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4E6BC2" w14:textId="77777777" w:rsidR="00146A62" w:rsidRPr="00D36D8E" w:rsidRDefault="00146A62" w:rsidP="00146A62">
      <w:pPr>
        <w:jc w:val="center"/>
        <w:rPr>
          <w:b/>
          <w:sz w:val="28"/>
          <w:szCs w:val="28"/>
        </w:rPr>
      </w:pPr>
      <w:bookmarkStart w:id="0" w:name="_Hlk20722801"/>
      <w:bookmarkEnd w:id="0"/>
      <w:r w:rsidRPr="00D36D8E">
        <w:rPr>
          <w:b/>
          <w:sz w:val="28"/>
          <w:szCs w:val="28"/>
        </w:rPr>
        <w:t>INTERNATIONAL ORGANISATION FOR STANDARDISATION</w:t>
      </w:r>
    </w:p>
    <w:p w14:paraId="6288C8EB" w14:textId="77777777" w:rsidR="00146A62" w:rsidRPr="00D36D8E" w:rsidRDefault="00146A62" w:rsidP="00146A62">
      <w:pPr>
        <w:jc w:val="center"/>
        <w:rPr>
          <w:b/>
          <w:sz w:val="28"/>
        </w:rPr>
      </w:pPr>
      <w:r w:rsidRPr="00D36D8E">
        <w:rPr>
          <w:b/>
          <w:sz w:val="28"/>
        </w:rPr>
        <w:t>ORGANISATION INTERNATIONALE DE NORMALISATION</w:t>
      </w:r>
    </w:p>
    <w:p w14:paraId="3490B83D" w14:textId="0C26AF4D" w:rsidR="00146A62" w:rsidRPr="00D36D8E" w:rsidRDefault="00146A62" w:rsidP="00146A62">
      <w:pPr>
        <w:jc w:val="center"/>
        <w:rPr>
          <w:b/>
          <w:sz w:val="28"/>
        </w:rPr>
      </w:pPr>
      <w:r w:rsidRPr="00041BDC">
        <w:rPr>
          <w:b/>
          <w:sz w:val="28"/>
        </w:rPr>
        <w:t>ISO/IEC JTC1/SC29/WG11</w:t>
      </w:r>
    </w:p>
    <w:p w14:paraId="2EF8BFF9" w14:textId="77777777" w:rsidR="00146A62" w:rsidRPr="00D36D8E" w:rsidRDefault="00146A62" w:rsidP="00146A62">
      <w:pPr>
        <w:jc w:val="center"/>
        <w:rPr>
          <w:b/>
        </w:rPr>
      </w:pPr>
      <w:r w:rsidRPr="00D36D8E">
        <w:rPr>
          <w:b/>
          <w:sz w:val="28"/>
        </w:rPr>
        <w:t>CODING OF MOVING PICTURES AND AUDIO</w:t>
      </w:r>
    </w:p>
    <w:p w14:paraId="17E975B2" w14:textId="77777777" w:rsidR="00146A62" w:rsidRPr="00D36D8E" w:rsidRDefault="00146A62" w:rsidP="00146A62">
      <w:pPr>
        <w:tabs>
          <w:tab w:val="left" w:pos="5387"/>
        </w:tabs>
        <w:spacing w:line="240" w:lineRule="exact"/>
        <w:jc w:val="center"/>
        <w:rPr>
          <w:b/>
        </w:rPr>
      </w:pPr>
    </w:p>
    <w:p w14:paraId="7254F704" w14:textId="241D5C64" w:rsidR="00146A62" w:rsidRPr="00D36D8E" w:rsidRDefault="00146A62" w:rsidP="00146A62">
      <w:pPr>
        <w:jc w:val="right"/>
        <w:rPr>
          <w:b/>
        </w:rPr>
      </w:pPr>
      <w:r w:rsidRPr="00D36D8E">
        <w:rPr>
          <w:b/>
        </w:rPr>
        <w:t>ISO/IEC JTC1/SC29/WG11 MPEG20</w:t>
      </w:r>
      <w:r w:rsidR="00FF7D51" w:rsidRPr="00D36D8E">
        <w:rPr>
          <w:b/>
        </w:rPr>
        <w:t>20</w:t>
      </w:r>
      <w:r w:rsidRPr="00D36D8E">
        <w:rPr>
          <w:b/>
        </w:rPr>
        <w:t>/</w:t>
      </w:r>
      <w:r w:rsidR="002159E2" w:rsidRPr="00D36D8E">
        <w:rPr>
          <w:b/>
        </w:rPr>
        <w:t>m5</w:t>
      </w:r>
      <w:r w:rsidR="003D6389" w:rsidRPr="00D36D8E">
        <w:rPr>
          <w:b/>
        </w:rPr>
        <w:t>4467</w:t>
      </w:r>
    </w:p>
    <w:p w14:paraId="40954DFD" w14:textId="7862D80E" w:rsidR="00146A62" w:rsidRPr="00D36D8E" w:rsidRDefault="00FF7D51" w:rsidP="00146A62">
      <w:pPr>
        <w:jc w:val="right"/>
        <w:rPr>
          <w:b/>
        </w:rPr>
      </w:pPr>
      <w:r w:rsidRPr="00041BDC">
        <w:rPr>
          <w:b/>
          <w:lang w:eastAsia="ko-KR"/>
        </w:rPr>
        <w:t>July</w:t>
      </w:r>
      <w:r w:rsidR="00146A62" w:rsidRPr="00D36D8E">
        <w:rPr>
          <w:b/>
        </w:rPr>
        <w:t xml:space="preserve"> </w:t>
      </w:r>
      <w:r w:rsidRPr="00D36D8E">
        <w:rPr>
          <w:b/>
        </w:rPr>
        <w:t>2020</w:t>
      </w:r>
      <w:r w:rsidR="00146A62" w:rsidRPr="00D36D8E">
        <w:rPr>
          <w:b/>
        </w:rPr>
        <w:t xml:space="preserve">, </w:t>
      </w:r>
      <w:r w:rsidR="00CB11C5" w:rsidRPr="00D36D8E">
        <w:rPr>
          <w:rFonts w:eastAsia="Malgun Gothic"/>
          <w:b/>
        </w:rPr>
        <w:t>Online</w:t>
      </w:r>
    </w:p>
    <w:p w14:paraId="3ADDAE5D" w14:textId="77777777" w:rsidR="00146A62" w:rsidRPr="00D36D8E" w:rsidRDefault="00146A62" w:rsidP="00146A62">
      <w:pPr>
        <w:ind w:left="240" w:right="240" w:firstLine="284"/>
        <w:jc w:val="right"/>
        <w:rPr>
          <w:b/>
          <w:lang w:eastAsia="ja-JP"/>
        </w:rPr>
      </w:pPr>
    </w:p>
    <w:tbl>
      <w:tblPr>
        <w:tblW w:w="9408" w:type="dxa"/>
        <w:tblLook w:val="01E0" w:firstRow="1" w:lastRow="1" w:firstColumn="1" w:lastColumn="1" w:noHBand="0" w:noVBand="0"/>
      </w:tblPr>
      <w:tblGrid>
        <w:gridCol w:w="1402"/>
        <w:gridCol w:w="8006"/>
      </w:tblGrid>
      <w:tr w:rsidR="00146A62" w:rsidRPr="00D36D8E" w14:paraId="50FBC46B" w14:textId="77777777" w:rsidTr="001C1AAB">
        <w:trPr>
          <w:trHeight w:val="150"/>
        </w:trPr>
        <w:tc>
          <w:tcPr>
            <w:tcW w:w="1402" w:type="dxa"/>
          </w:tcPr>
          <w:p w14:paraId="6576FC40" w14:textId="77777777" w:rsidR="00146A62" w:rsidRPr="00D36D8E" w:rsidRDefault="00146A62" w:rsidP="001C1AAB">
            <w:pPr>
              <w:suppressAutoHyphens/>
              <w:spacing w:after="60"/>
              <w:rPr>
                <w:b/>
              </w:rPr>
            </w:pPr>
            <w:r w:rsidRPr="00D36D8E">
              <w:rPr>
                <w:b/>
              </w:rPr>
              <w:t>Source:</w:t>
            </w:r>
          </w:p>
        </w:tc>
        <w:tc>
          <w:tcPr>
            <w:tcW w:w="8006" w:type="dxa"/>
          </w:tcPr>
          <w:p w14:paraId="20B8149E" w14:textId="3959E376" w:rsidR="00146A62" w:rsidRPr="00041BDC" w:rsidRDefault="000F4EE0" w:rsidP="001C1AAB">
            <w:pPr>
              <w:suppressAutoHyphens/>
              <w:spacing w:after="60"/>
              <w:rPr>
                <w:b/>
              </w:rPr>
            </w:pPr>
            <w:r w:rsidRPr="00D36D8E">
              <w:rPr>
                <w:b/>
              </w:rPr>
              <w:t>InterDigital Communications, Inc.</w:t>
            </w:r>
          </w:p>
        </w:tc>
      </w:tr>
      <w:tr w:rsidR="00146A62" w:rsidRPr="00D36D8E" w14:paraId="55065957" w14:textId="77777777" w:rsidTr="001C1AAB">
        <w:trPr>
          <w:trHeight w:val="150"/>
        </w:trPr>
        <w:tc>
          <w:tcPr>
            <w:tcW w:w="1402" w:type="dxa"/>
          </w:tcPr>
          <w:p w14:paraId="65AB2099" w14:textId="77777777" w:rsidR="00146A62" w:rsidRPr="00D36D8E" w:rsidRDefault="00146A62" w:rsidP="001C1AAB">
            <w:pPr>
              <w:suppressAutoHyphens/>
              <w:spacing w:after="60"/>
              <w:rPr>
                <w:b/>
              </w:rPr>
            </w:pPr>
            <w:r w:rsidRPr="00D36D8E">
              <w:rPr>
                <w:b/>
              </w:rPr>
              <w:t>Status:</w:t>
            </w:r>
          </w:p>
        </w:tc>
        <w:tc>
          <w:tcPr>
            <w:tcW w:w="8006" w:type="dxa"/>
            <w:shd w:val="clear" w:color="auto" w:fill="auto"/>
          </w:tcPr>
          <w:p w14:paraId="710E84B7" w14:textId="77777777" w:rsidR="00146A62" w:rsidRPr="00D36D8E" w:rsidRDefault="00146A62" w:rsidP="001C1AAB">
            <w:pPr>
              <w:suppressAutoHyphens/>
              <w:spacing w:after="60"/>
              <w:rPr>
                <w:b/>
              </w:rPr>
            </w:pPr>
            <w:r w:rsidRPr="00D36D8E">
              <w:rPr>
                <w:b/>
              </w:rPr>
              <w:t>Input contribution</w:t>
            </w:r>
          </w:p>
        </w:tc>
      </w:tr>
      <w:tr w:rsidR="00146A62" w:rsidRPr="00D36D8E" w14:paraId="0A228D0B" w14:textId="77777777" w:rsidTr="001C1AAB">
        <w:trPr>
          <w:trHeight w:val="140"/>
        </w:trPr>
        <w:tc>
          <w:tcPr>
            <w:tcW w:w="1402" w:type="dxa"/>
          </w:tcPr>
          <w:p w14:paraId="6F9E37FE" w14:textId="77777777" w:rsidR="00146A62" w:rsidRPr="00D36D8E" w:rsidRDefault="00146A62" w:rsidP="001C1AAB">
            <w:pPr>
              <w:suppressAutoHyphens/>
              <w:spacing w:after="60"/>
              <w:rPr>
                <w:b/>
              </w:rPr>
            </w:pPr>
            <w:r w:rsidRPr="00D36D8E">
              <w:rPr>
                <w:b/>
              </w:rPr>
              <w:t>Title:</w:t>
            </w:r>
          </w:p>
        </w:tc>
        <w:tc>
          <w:tcPr>
            <w:tcW w:w="8006" w:type="dxa"/>
          </w:tcPr>
          <w:p w14:paraId="23D6FFDD" w14:textId="077394F5" w:rsidR="00146A62" w:rsidRPr="00D36D8E" w:rsidRDefault="00427CD3" w:rsidP="005E4DD1">
            <w:pPr>
              <w:suppressAutoHyphens/>
              <w:spacing w:after="60"/>
              <w:jc w:val="left"/>
              <w:rPr>
                <w:b/>
                <w:highlight w:val="yellow"/>
                <w:lang w:eastAsia="ko-KR"/>
              </w:rPr>
            </w:pPr>
            <w:r w:rsidRPr="00D36D8E">
              <w:rPr>
                <w:b/>
              </w:rPr>
              <w:t>[</w:t>
            </w:r>
            <w:r w:rsidR="0027147D" w:rsidRPr="00D36D8E">
              <w:rPr>
                <w:b/>
              </w:rPr>
              <w:t>DNNVC</w:t>
            </w:r>
            <w:r w:rsidRPr="00D36D8E">
              <w:rPr>
                <w:b/>
              </w:rPr>
              <w:t>]</w:t>
            </w:r>
            <w:r w:rsidR="00293FAE" w:rsidRPr="00D36D8E">
              <w:rPr>
                <w:b/>
              </w:rPr>
              <w:t xml:space="preserve"> </w:t>
            </w:r>
            <w:r w:rsidR="005E4DD1" w:rsidRPr="00D36D8E">
              <w:rPr>
                <w:b/>
              </w:rPr>
              <w:t xml:space="preserve">CompressAI: </w:t>
            </w:r>
            <w:r w:rsidR="00DC0F45" w:rsidRPr="00D36D8E">
              <w:rPr>
                <w:b/>
              </w:rPr>
              <w:t xml:space="preserve">A </w:t>
            </w:r>
            <w:r w:rsidR="004B3FD6" w:rsidRPr="00D36D8E">
              <w:rPr>
                <w:b/>
              </w:rPr>
              <w:t>P</w:t>
            </w:r>
            <w:r w:rsidR="00DC0F45" w:rsidRPr="00D36D8E">
              <w:rPr>
                <w:b/>
              </w:rPr>
              <w:t>y</w:t>
            </w:r>
            <w:r w:rsidR="004B3FD6" w:rsidRPr="00D36D8E">
              <w:rPr>
                <w:b/>
              </w:rPr>
              <w:t>T</w:t>
            </w:r>
            <w:r w:rsidR="00DC0F45" w:rsidRPr="00D36D8E">
              <w:rPr>
                <w:b/>
              </w:rPr>
              <w:t>orch library and evaluation platform for end-to-end compression research</w:t>
            </w:r>
          </w:p>
        </w:tc>
      </w:tr>
      <w:tr w:rsidR="00146A62" w:rsidRPr="00D36D8E" w14:paraId="01605D1C" w14:textId="77777777" w:rsidTr="001C1AAB">
        <w:trPr>
          <w:trHeight w:val="100"/>
        </w:trPr>
        <w:tc>
          <w:tcPr>
            <w:tcW w:w="1402" w:type="dxa"/>
          </w:tcPr>
          <w:p w14:paraId="6A89849C" w14:textId="5266B9E6" w:rsidR="00E47121" w:rsidRPr="00D36D8E" w:rsidRDefault="00146A62" w:rsidP="001C1AAB">
            <w:pPr>
              <w:suppressAutoHyphens/>
              <w:spacing w:after="60"/>
              <w:rPr>
                <w:b/>
              </w:rPr>
            </w:pPr>
            <w:r w:rsidRPr="00D36D8E">
              <w:rPr>
                <w:b/>
              </w:rPr>
              <w:t>Authors:</w:t>
            </w:r>
          </w:p>
        </w:tc>
        <w:tc>
          <w:tcPr>
            <w:tcW w:w="8006" w:type="dxa"/>
          </w:tcPr>
          <w:p w14:paraId="38B1358E" w14:textId="273D4F54" w:rsidR="00E47121" w:rsidRPr="00D36D8E" w:rsidRDefault="000B38CF" w:rsidP="001C1AAB">
            <w:pPr>
              <w:suppressAutoHyphens/>
              <w:spacing w:after="60"/>
              <w:rPr>
                <w:rFonts w:eastAsia="Malgun Gothic"/>
                <w:b/>
              </w:rPr>
            </w:pPr>
            <w:bookmarkStart w:id="1" w:name="_Hlk10117474"/>
            <w:r w:rsidRPr="00D36D8E">
              <w:rPr>
                <w:rFonts w:eastAsia="Malgun Gothic"/>
                <w:b/>
              </w:rPr>
              <w:t xml:space="preserve">Jean Bégaint, </w:t>
            </w:r>
            <w:r w:rsidR="009E5265" w:rsidRPr="00D36D8E">
              <w:rPr>
                <w:rFonts w:eastAsia="Malgun Gothic"/>
                <w:b/>
              </w:rPr>
              <w:t>Fabien Racapé</w:t>
            </w:r>
            <w:bookmarkEnd w:id="1"/>
            <w:r w:rsidR="00897F92" w:rsidRPr="00D36D8E">
              <w:rPr>
                <w:rFonts w:eastAsia="Malgun Gothic"/>
                <w:b/>
              </w:rPr>
              <w:t>, Simon Feltman</w:t>
            </w:r>
            <w:r w:rsidR="007F7CA4" w:rsidRPr="00D36D8E">
              <w:rPr>
                <w:rFonts w:eastAsia="Malgun Gothic"/>
                <w:b/>
              </w:rPr>
              <w:t xml:space="preserve">, Akshay </w:t>
            </w:r>
            <w:r w:rsidR="00AF0BC3" w:rsidRPr="00D36D8E">
              <w:rPr>
                <w:rFonts w:eastAsia="Malgun Gothic"/>
                <w:b/>
              </w:rPr>
              <w:t>Pushparaja</w:t>
            </w:r>
          </w:p>
        </w:tc>
      </w:tr>
    </w:tbl>
    <w:p w14:paraId="62876574" w14:textId="31B0AC74" w:rsidR="00C95BB7" w:rsidRPr="00D36D8E" w:rsidRDefault="00C95BB7" w:rsidP="00146A62">
      <w:pPr>
        <w:pStyle w:val="Heading1"/>
      </w:pPr>
      <w:r w:rsidRPr="00D36D8E">
        <w:t>Introduction</w:t>
      </w:r>
    </w:p>
    <w:p w14:paraId="4AE7A4AA" w14:textId="7302DC99" w:rsidR="00B36C9F" w:rsidRPr="00D36D8E" w:rsidRDefault="00C95BB7" w:rsidP="009245E3">
      <w:r w:rsidRPr="00D36D8E">
        <w:t xml:space="preserve">This </w:t>
      </w:r>
      <w:r w:rsidR="004B1758" w:rsidRPr="00D36D8E">
        <w:t>contribution</w:t>
      </w:r>
      <w:r w:rsidRPr="00D36D8E">
        <w:t xml:space="preserve"> </w:t>
      </w:r>
      <w:r w:rsidR="000B38CF" w:rsidRPr="00D36D8E">
        <w:t xml:space="preserve">presents </w:t>
      </w:r>
      <w:r w:rsidR="000A18A9" w:rsidRPr="00D36D8E">
        <w:rPr>
          <w:i/>
          <w:iCs/>
        </w:rPr>
        <w:t>CompressAI</w:t>
      </w:r>
      <w:r w:rsidR="000A18A9" w:rsidRPr="00D36D8E">
        <w:t xml:space="preserve">, </w:t>
      </w:r>
      <w:r w:rsidR="000B38CF" w:rsidRPr="00041BDC">
        <w:t>a</w:t>
      </w:r>
      <w:r w:rsidR="000B38CF" w:rsidRPr="00D36D8E">
        <w:t xml:space="preserve"> platform </w:t>
      </w:r>
      <w:r w:rsidR="00D218A4" w:rsidRPr="00D36D8E">
        <w:t xml:space="preserve">that </w:t>
      </w:r>
      <w:r w:rsidR="008B12C1" w:rsidRPr="00D36D8E">
        <w:t>provides</w:t>
      </w:r>
      <w:r w:rsidR="00D218A4" w:rsidRPr="00D36D8E">
        <w:t xml:space="preserve"> </w:t>
      </w:r>
      <w:r w:rsidR="009245E3" w:rsidRPr="00D36D8E">
        <w:t>custom operations, layers, models and tools to research,</w:t>
      </w:r>
      <w:r w:rsidR="00007387" w:rsidRPr="00D36D8E">
        <w:t xml:space="preserve"> </w:t>
      </w:r>
      <w:r w:rsidR="009245E3" w:rsidRPr="00D36D8E">
        <w:t>develop and evaluate end-to-end image and video compression codecs</w:t>
      </w:r>
      <w:r w:rsidR="00A804FB" w:rsidRPr="00D36D8E">
        <w:t xml:space="preserve">. </w:t>
      </w:r>
      <w:r w:rsidR="00795468" w:rsidRPr="00D36D8E">
        <w:t xml:space="preserve">In particular, </w:t>
      </w:r>
      <w:r w:rsidR="00F814E1" w:rsidRPr="00D36D8E">
        <w:rPr>
          <w:i/>
          <w:iCs/>
        </w:rPr>
        <w:t>CompressAI</w:t>
      </w:r>
      <w:r w:rsidR="00F814E1" w:rsidRPr="00D36D8E">
        <w:t xml:space="preserve"> includes pre-trained models</w:t>
      </w:r>
      <w:r w:rsidR="00044A90" w:rsidRPr="00D36D8E">
        <w:t xml:space="preserve"> and </w:t>
      </w:r>
      <w:r w:rsidR="00B901AB" w:rsidRPr="00D36D8E">
        <w:t>evaluation</w:t>
      </w:r>
      <w:r w:rsidR="00044A90" w:rsidRPr="00D36D8E">
        <w:t xml:space="preserve"> tools to compare learned methods to classical codecs</w:t>
      </w:r>
      <w:r w:rsidR="00F814E1" w:rsidRPr="00D36D8E">
        <w:t xml:space="preserve">. </w:t>
      </w:r>
      <w:r w:rsidR="00083FC6" w:rsidRPr="00D36D8E">
        <w:t xml:space="preserve">Multiple </w:t>
      </w:r>
      <w:r w:rsidR="00EF447D" w:rsidRPr="00D36D8E">
        <w:t xml:space="preserve">models </w:t>
      </w:r>
      <w:r w:rsidR="00C135BE" w:rsidRPr="00D36D8E">
        <w:t>from</w:t>
      </w:r>
      <w:r w:rsidR="00EF447D" w:rsidRPr="00D36D8E">
        <w:t xml:space="preserve"> the state</w:t>
      </w:r>
      <w:r w:rsidR="00A804FB" w:rsidRPr="00D36D8E">
        <w:t>-</w:t>
      </w:r>
      <w:r w:rsidR="00EF447D" w:rsidRPr="00D36D8E">
        <w:t>of</w:t>
      </w:r>
      <w:r w:rsidR="00A804FB" w:rsidRPr="00D36D8E">
        <w:t>-</w:t>
      </w:r>
      <w:r w:rsidR="00EF447D" w:rsidRPr="00D36D8E">
        <w:t>the</w:t>
      </w:r>
      <w:r w:rsidR="00A804FB" w:rsidRPr="00D36D8E">
        <w:t>-</w:t>
      </w:r>
      <w:r w:rsidR="00EF447D" w:rsidRPr="00D36D8E">
        <w:t>art</w:t>
      </w:r>
      <w:r w:rsidR="00A804FB" w:rsidRPr="00D36D8E">
        <w:t xml:space="preserve"> </w:t>
      </w:r>
      <w:r w:rsidR="00C135BE" w:rsidRPr="00D36D8E">
        <w:t xml:space="preserve">on learned </w:t>
      </w:r>
      <w:r w:rsidR="008B12C1" w:rsidRPr="00D36D8E">
        <w:t xml:space="preserve">end-to-end </w:t>
      </w:r>
      <w:r w:rsidR="00C135BE" w:rsidRPr="00D36D8E">
        <w:t xml:space="preserve">compression </w:t>
      </w:r>
      <w:r w:rsidR="00A804FB" w:rsidRPr="00D36D8E">
        <w:t>have</w:t>
      </w:r>
      <w:r w:rsidR="003C4DFD" w:rsidRPr="00D36D8E">
        <w:t xml:space="preserve"> thus </w:t>
      </w:r>
      <w:r w:rsidR="00A804FB" w:rsidRPr="00D36D8E">
        <w:t>been</w:t>
      </w:r>
      <w:r w:rsidR="00EF447D" w:rsidRPr="00D36D8E">
        <w:t xml:space="preserve"> reimplemented </w:t>
      </w:r>
      <w:r w:rsidR="009A0BB5" w:rsidRPr="00D36D8E">
        <w:t xml:space="preserve">in </w:t>
      </w:r>
      <w:r w:rsidR="00E933FD" w:rsidRPr="00D36D8E">
        <w:t>PyTorch</w:t>
      </w:r>
      <w:r w:rsidR="0001324F" w:rsidRPr="00D36D8E">
        <w:fldChar w:fldCharType="begin"/>
      </w:r>
      <w:r w:rsidR="00D517D6">
        <w:instrText xml:space="preserve"> ADDIN ZOTERO_ITEM CSL_CITATION {"citationID":"XtgYXvPL","properties":{"formattedCitation":"[1]","plainCitation":"[1]","noteIndex":0},"citationItems":[{"id":2542,"uris":["http://zotero.org/users/local/AFCq6KPM/items/SZBQMX9D"],"uri":["http://zotero.org/users/local/AFCq6KPM/items/SZBQMX9D"],"itemData":{"id":2542,"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source":"Zotero","title":"PyTorch: An Imperative Style, High-Performance Deep Learning Library","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schema":"https://github.com/citation-style-language/schema/raw/master/csl-citation.json"} </w:instrText>
      </w:r>
      <w:r w:rsidR="0001324F" w:rsidRPr="00D36D8E">
        <w:fldChar w:fldCharType="separate"/>
      </w:r>
      <w:r w:rsidR="00571B06" w:rsidRPr="00D36D8E">
        <w:t>[1]</w:t>
      </w:r>
      <w:r w:rsidR="0001324F" w:rsidRPr="00D36D8E">
        <w:fldChar w:fldCharType="end"/>
      </w:r>
      <w:r w:rsidR="00526C51" w:rsidRPr="00041BDC">
        <w:t xml:space="preserve"> and </w:t>
      </w:r>
      <w:r w:rsidR="009A0BB5" w:rsidRPr="00D36D8E">
        <w:t xml:space="preserve">trained from scratch using the </w:t>
      </w:r>
      <w:r w:rsidR="00526C51" w:rsidRPr="00D36D8E">
        <w:t>Vimeo</w:t>
      </w:r>
      <w:r w:rsidR="00E93D6E" w:rsidRPr="00D36D8E">
        <w:t>90K</w:t>
      </w:r>
      <w:r w:rsidR="008A6B97" w:rsidRPr="00041BDC">
        <w:rPr>
          <w:rStyle w:val="FootnoteReference"/>
        </w:rPr>
        <w:footnoteReference w:id="2"/>
      </w:r>
      <w:r w:rsidR="00E93D6E" w:rsidRPr="00041BDC">
        <w:t xml:space="preserve"> </w:t>
      </w:r>
      <w:r w:rsidR="00615274" w:rsidRPr="00D36D8E">
        <w:t>training dataset</w:t>
      </w:r>
      <w:r w:rsidR="00EC220E" w:rsidRPr="00D36D8E">
        <w:t xml:space="preserve"> </w:t>
      </w:r>
      <w:r w:rsidR="00C15164" w:rsidRPr="00D36D8E">
        <w:fldChar w:fldCharType="begin"/>
      </w:r>
      <w:r w:rsidR="00D517D6">
        <w:instrText xml:space="preserve"> ADDIN ZOTERO_ITEM CSL_CITATION {"citationID":"ruesve5M","properties":{"formattedCitation":"[2]","plainCitation":"[2]","noteIndex":0},"citationItems":[{"id":2092,"uris":["http://zotero.org/users/local/AFCq6KPM/items/YXZZBNV2"],"uri":["http://zotero.org/users/local/AFCq6KPM/items/YXZZBNV2"],"itemData":{"id":2092,"type":"article-journal","abstract":"Many video enhancement algorithms rely on optical flow to register frames in a video sequence. Precise flow estimation is however intractable; and optical flow itself is often a sub-optimal representation for particular video processing tasks. In this paper, we propose task-oriented flow (TOFlow), a motion representation learned in a self-supervised, task-specific manner. We design a neural network with a trainable motion estimation component and a video processing component, and train them jointly to learn the task-oriented flow. For evaluation, we build Vimeo-90K, a large-scale, high-quality video dataset for low-level video processing. TOFlow outperforms traditional optical flow on standard benchmarks as well as our Vimeo-90K dataset in three video processing tasks: frame interpolation, video denoising/deblocking, and video super-resolution.","container-title":"International Journal of Computer Vision","DOI":"10.1007/s11263-018-01144-2","ISSN":"0920-5691, 1573-1405","language":"en","note":"arXiv: 1711.09078","source":"arXiv.org","title":"Video Enhancement with Task-Oriented Flow","URL":"http://arxiv.org/abs/1711.09078","author":[{"family":"Xue","given":"Tianfan"},{"family":"Chen","given":"Baian"},{"family":"Wu","given":"Jiajun"},{"family":"Wei","given":"Donglai"},{"family":"Freeman","given":"William T."}],"accessed":{"date-parts":[["2019",3,22]]},"issued":{"date-parts":[["2019",2,12]]}}}],"schema":"https://github.com/citation-style-language/schema/raw/master/csl-citation.json"} </w:instrText>
      </w:r>
      <w:r w:rsidR="00C15164" w:rsidRPr="00D36D8E">
        <w:fldChar w:fldCharType="separate"/>
      </w:r>
      <w:r w:rsidR="00571B06" w:rsidRPr="00D36D8E">
        <w:t>[2]</w:t>
      </w:r>
      <w:r w:rsidR="00C15164" w:rsidRPr="00D36D8E">
        <w:fldChar w:fldCharType="end"/>
      </w:r>
      <w:r w:rsidR="00615274" w:rsidRPr="00041BDC">
        <w:t xml:space="preserve">. </w:t>
      </w:r>
    </w:p>
    <w:p w14:paraId="7EDAC54C" w14:textId="2087A6DA" w:rsidR="005A497A" w:rsidRPr="00D36D8E" w:rsidRDefault="00FA7504" w:rsidP="009245E3">
      <w:r w:rsidRPr="00D36D8E">
        <w:t>The</w:t>
      </w:r>
      <w:r w:rsidR="00F910CA" w:rsidRPr="00D36D8E">
        <w:t xml:space="preserve"> contribution also reports objective comparison </w:t>
      </w:r>
      <w:r w:rsidRPr="00D36D8E">
        <w:t xml:space="preserve">results </w:t>
      </w:r>
      <w:r w:rsidR="00F910CA" w:rsidRPr="00D36D8E">
        <w:t xml:space="preserve">using </w:t>
      </w:r>
      <w:r w:rsidRPr="00D36D8E">
        <w:t>PSNR</w:t>
      </w:r>
      <w:r w:rsidR="00F910CA" w:rsidRPr="00D36D8E">
        <w:t xml:space="preserve"> and MS-SSIM</w:t>
      </w:r>
      <w:r w:rsidRPr="00D36D8E">
        <w:t xml:space="preserve"> </w:t>
      </w:r>
      <w:r w:rsidR="00E057AC" w:rsidRPr="00D36D8E">
        <w:t xml:space="preserve">metrics </w:t>
      </w:r>
      <w:r w:rsidRPr="00D36D8E">
        <w:t>vs. bitrate</w:t>
      </w:r>
      <w:r w:rsidR="00F910CA" w:rsidRPr="00D36D8E">
        <w:t>,</w:t>
      </w:r>
      <w:r w:rsidR="00AB12BD" w:rsidRPr="00D36D8E">
        <w:t xml:space="preserve"> </w:t>
      </w:r>
      <w:r w:rsidR="006F3F41" w:rsidRPr="00D36D8E">
        <w:t>using</w:t>
      </w:r>
      <w:r w:rsidR="00AB12BD" w:rsidRPr="00D36D8E">
        <w:t xml:space="preserve"> the Kodak</w:t>
      </w:r>
      <w:r w:rsidR="008A6B97" w:rsidRPr="00041BDC">
        <w:rPr>
          <w:rStyle w:val="FootnoteReference"/>
        </w:rPr>
        <w:footnoteReference w:id="3"/>
      </w:r>
      <w:r w:rsidR="00AB12BD" w:rsidRPr="00041BDC">
        <w:t xml:space="preserve"> </w:t>
      </w:r>
      <w:r w:rsidR="00011B4B" w:rsidRPr="00D36D8E">
        <w:fldChar w:fldCharType="begin"/>
      </w:r>
      <w:r w:rsidR="00D517D6">
        <w:instrText xml:space="preserve"> ADDIN ZOTERO_ITEM CSL_CITATION {"citationID":"htgerEYh","properties":{"formattedCitation":"[3]","plainCitation":"[3]","noteIndex":0},"citationItems":[{"id":2543,"uris":["http://zotero.org/users/local/AFCq6KPM/items/BSA7Q85Z"],"uri":["http://zotero.org/users/local/AFCq6KPM/items/BSA7Q85Z"],"itemData":{"id":2543,"type":"article","title":"Kodak Lossless True Color Image Suite (PhotoCD PCD0992)","URL":"http://r0k.us/graphics/kodak","author":[{"family":"Eastman Kodak","given":""}]}}],"schema":"https://github.com/citation-style-language/schema/raw/master/csl-citation.json"} </w:instrText>
      </w:r>
      <w:r w:rsidR="00011B4B" w:rsidRPr="00D36D8E">
        <w:fldChar w:fldCharType="separate"/>
      </w:r>
      <w:r w:rsidR="00571B06" w:rsidRPr="00D36D8E">
        <w:rPr>
          <w:noProof/>
        </w:rPr>
        <w:t>[3]</w:t>
      </w:r>
      <w:r w:rsidR="00011B4B" w:rsidRPr="00D36D8E">
        <w:fldChar w:fldCharType="end"/>
      </w:r>
      <w:r w:rsidR="00F161EB" w:rsidRPr="00041BDC">
        <w:t xml:space="preserve"> </w:t>
      </w:r>
      <w:r w:rsidR="00E054D8" w:rsidRPr="00D36D8E">
        <w:t xml:space="preserve">image </w:t>
      </w:r>
      <w:r w:rsidR="00AB12BD" w:rsidRPr="00D36D8E">
        <w:t>dataset</w:t>
      </w:r>
      <w:r w:rsidR="006F3F41" w:rsidRPr="00D36D8E">
        <w:t xml:space="preserve"> as test set</w:t>
      </w:r>
      <w:r w:rsidR="00AB12BD" w:rsidRPr="00D36D8E">
        <w:t xml:space="preserve">. </w:t>
      </w:r>
      <w:r w:rsidR="00D21971" w:rsidRPr="00D36D8E">
        <w:t>Although t</w:t>
      </w:r>
      <w:r w:rsidR="002F063B" w:rsidRPr="00D36D8E">
        <w:t>his framework currently</w:t>
      </w:r>
      <w:r w:rsidR="00417EB1" w:rsidRPr="00D36D8E">
        <w:t xml:space="preserve"> </w:t>
      </w:r>
      <w:r w:rsidR="00B95DE5" w:rsidRPr="00D36D8E">
        <w:t>implement</w:t>
      </w:r>
      <w:r w:rsidR="00CE6287" w:rsidRPr="00D36D8E">
        <w:t xml:space="preserve">s </w:t>
      </w:r>
      <w:r w:rsidR="00392D13" w:rsidRPr="00D36D8E">
        <w:t xml:space="preserve">models for </w:t>
      </w:r>
      <w:r w:rsidR="00A50309" w:rsidRPr="00D36D8E">
        <w:t xml:space="preserve">still-picture </w:t>
      </w:r>
      <w:r w:rsidR="00842981" w:rsidRPr="00D36D8E">
        <w:t>compression</w:t>
      </w:r>
      <w:r w:rsidR="00AB5BEF" w:rsidRPr="00D36D8E">
        <w:t xml:space="preserve">, it </w:t>
      </w:r>
      <w:r w:rsidR="00955B2C" w:rsidRPr="00D36D8E">
        <w:t>is intended to be</w:t>
      </w:r>
      <w:r w:rsidR="0077257E" w:rsidRPr="00D36D8E">
        <w:t xml:space="preserve"> </w:t>
      </w:r>
      <w:r w:rsidR="00630619" w:rsidRPr="00D36D8E">
        <w:t>extended</w:t>
      </w:r>
      <w:r w:rsidR="0077257E" w:rsidRPr="00D36D8E">
        <w:t xml:space="preserve"> to the video </w:t>
      </w:r>
      <w:r w:rsidR="007E0C35" w:rsidRPr="00D36D8E">
        <w:t xml:space="preserve">compression </w:t>
      </w:r>
      <w:r w:rsidR="0077257E" w:rsidRPr="00D36D8E">
        <w:t xml:space="preserve">domain. </w:t>
      </w:r>
    </w:p>
    <w:p w14:paraId="214D7C25" w14:textId="3D0E280E" w:rsidR="00427DA0" w:rsidRPr="00D36D8E" w:rsidRDefault="00AB5BEF" w:rsidP="00427DA0">
      <w:pPr>
        <w:pStyle w:val="Heading1"/>
      </w:pPr>
      <w:r w:rsidRPr="00D36D8E">
        <w:t>CompressAI</w:t>
      </w:r>
    </w:p>
    <w:p w14:paraId="7DB1390A" w14:textId="77777777" w:rsidR="00427DA0" w:rsidRPr="00D36D8E" w:rsidRDefault="00427DA0" w:rsidP="00427DA0">
      <w:pPr>
        <w:jc w:val="left"/>
      </w:pPr>
    </w:p>
    <w:p w14:paraId="6323686A" w14:textId="774422D9" w:rsidR="00427DA0" w:rsidRPr="00D36D8E" w:rsidRDefault="00427DA0" w:rsidP="00427DA0">
      <w:pPr>
        <w:jc w:val="left"/>
      </w:pPr>
      <w:r w:rsidRPr="00D36D8E">
        <w:rPr>
          <w:i/>
        </w:rPr>
        <w:t>CompressAI</w:t>
      </w:r>
      <w:r w:rsidRPr="00D36D8E">
        <w:t xml:space="preserve"> is an open source library, available under the Apache license version 2.0.</w:t>
      </w:r>
      <w:r w:rsidR="00CE7666" w:rsidRPr="00D36D8E">
        <w:t xml:space="preserve"> </w:t>
      </w:r>
      <w:r w:rsidRPr="00D36D8E">
        <w:t xml:space="preserve">It </w:t>
      </w:r>
      <w:r w:rsidR="47B95882" w:rsidRPr="00D36D8E">
        <w:t>is</w:t>
      </w:r>
      <w:r w:rsidRPr="00D36D8E">
        <w:t xml:space="preserve"> publicly </w:t>
      </w:r>
      <w:r w:rsidR="100FA4F9" w:rsidRPr="00D36D8E">
        <w:t xml:space="preserve">accessible </w:t>
      </w:r>
      <w:r w:rsidRPr="00D36D8E">
        <w:t xml:space="preserve">on GitHub: </w:t>
      </w:r>
      <w:hyperlink r:id="rId11">
        <w:r w:rsidR="4B212286" w:rsidRPr="00D36D8E">
          <w:rPr>
            <w:rStyle w:val="Hyperlink"/>
          </w:rPr>
          <w:t>https://github.com/InterDigitalInc/CompressAI</w:t>
        </w:r>
      </w:hyperlink>
      <w:r w:rsidR="45F52517" w:rsidRPr="00041BDC">
        <w:rPr>
          <w:rStyle w:val="Hyperlink"/>
        </w:rPr>
        <w:t>.</w:t>
      </w:r>
    </w:p>
    <w:p w14:paraId="544BC4FC" w14:textId="58519D97" w:rsidR="002F19A3" w:rsidRPr="00D36D8E" w:rsidRDefault="002F19A3" w:rsidP="00427DA0">
      <w:pPr>
        <w:pStyle w:val="Heading2"/>
        <w:ind w:left="540" w:hanging="567"/>
      </w:pPr>
      <w:r w:rsidRPr="00D36D8E">
        <w:t>Motivation</w:t>
      </w:r>
    </w:p>
    <w:p w14:paraId="1467E81B" w14:textId="77777777" w:rsidR="005F0B45" w:rsidRPr="00041BDC" w:rsidRDefault="005F0B45" w:rsidP="005F0B45"/>
    <w:p w14:paraId="71401285" w14:textId="77777777" w:rsidR="005F0B45" w:rsidRPr="00D36D8E" w:rsidRDefault="005F0B45" w:rsidP="005F0B45">
      <w:r w:rsidRPr="00D36D8E">
        <w:t>At the 130</w:t>
      </w:r>
      <w:r w:rsidRPr="00D36D8E">
        <w:rPr>
          <w:vertAlign w:val="superscript"/>
        </w:rPr>
        <w:t>th</w:t>
      </w:r>
      <w:r w:rsidRPr="00D36D8E">
        <w:t xml:space="preserve"> MPEG meeting, an Ad hoc Group was created on DNN-based video coding (DNNVC) with the following mandates:</w:t>
      </w:r>
    </w:p>
    <w:p w14:paraId="421379CB" w14:textId="77777777" w:rsidR="005F0B45" w:rsidRPr="00D36D8E" w:rsidRDefault="005F0B45" w:rsidP="005F0B45">
      <w:pPr>
        <w:pStyle w:val="ListParagraph"/>
        <w:numPr>
          <w:ilvl w:val="6"/>
          <w:numId w:val="18"/>
        </w:numPr>
        <w:ind w:left="360"/>
        <w:rPr>
          <w:sz w:val="24"/>
          <w:szCs w:val="24"/>
        </w:rPr>
      </w:pPr>
      <w:r w:rsidRPr="00041BDC">
        <w:rPr>
          <w:sz w:val="24"/>
          <w:szCs w:val="24"/>
        </w:rPr>
        <w:t xml:space="preserve">Evaluate and quantify performance improvement potential of DNN based video coding technologies (including hybrid video coding system with DNN modules and end-to-end DNN coding systems) compared to existing MPEG standards </w:t>
      </w:r>
      <w:r w:rsidRPr="00D36D8E">
        <w:rPr>
          <w:sz w:val="24"/>
          <w:szCs w:val="24"/>
        </w:rPr>
        <w:t xml:space="preserve">such as HEVC and VVC, considering various quality metrics; </w:t>
      </w:r>
    </w:p>
    <w:p w14:paraId="003435CB" w14:textId="77777777" w:rsidR="005F0B45" w:rsidRPr="00D36D8E" w:rsidRDefault="005F0B45" w:rsidP="005F0B45">
      <w:pPr>
        <w:pStyle w:val="ListParagraph"/>
        <w:numPr>
          <w:ilvl w:val="6"/>
          <w:numId w:val="18"/>
        </w:numPr>
        <w:ind w:left="360"/>
        <w:rPr>
          <w:sz w:val="24"/>
          <w:szCs w:val="24"/>
        </w:rPr>
      </w:pPr>
      <w:r w:rsidRPr="00D36D8E">
        <w:rPr>
          <w:sz w:val="24"/>
          <w:szCs w:val="24"/>
        </w:rPr>
        <w:t>Study quality metrics for DNN based video coding;</w:t>
      </w:r>
    </w:p>
    <w:p w14:paraId="6E006670" w14:textId="77777777" w:rsidR="005F0B45" w:rsidRPr="00D36D8E" w:rsidRDefault="005F0B45" w:rsidP="005F0B45">
      <w:pPr>
        <w:pStyle w:val="ListParagraph"/>
        <w:numPr>
          <w:ilvl w:val="6"/>
          <w:numId w:val="18"/>
        </w:numPr>
        <w:ind w:left="360"/>
        <w:rPr>
          <w:sz w:val="24"/>
          <w:szCs w:val="24"/>
        </w:rPr>
      </w:pPr>
      <w:r w:rsidRPr="00D36D8E">
        <w:rPr>
          <w:sz w:val="24"/>
          <w:szCs w:val="24"/>
        </w:rPr>
        <w:t xml:space="preserve">Solicit input contributions on DNN based video coding technologies; </w:t>
      </w:r>
    </w:p>
    <w:p w14:paraId="2066D1A6" w14:textId="77777777" w:rsidR="005F0B45" w:rsidRPr="00D36D8E" w:rsidRDefault="005F0B45" w:rsidP="005F0B45">
      <w:pPr>
        <w:pStyle w:val="ListParagraph"/>
        <w:numPr>
          <w:ilvl w:val="6"/>
          <w:numId w:val="18"/>
        </w:numPr>
        <w:ind w:left="360"/>
        <w:rPr>
          <w:sz w:val="24"/>
          <w:szCs w:val="24"/>
        </w:rPr>
      </w:pPr>
      <w:r w:rsidRPr="00D36D8E">
        <w:rPr>
          <w:sz w:val="24"/>
          <w:szCs w:val="24"/>
        </w:rPr>
        <w:t>Analyze the encoding and decoding complexity of NN based video coding technologies by considering software and hardware implementations, including impact on power consumption;</w:t>
      </w:r>
    </w:p>
    <w:p w14:paraId="16E7EB2F" w14:textId="470C5FDC" w:rsidR="00A11078" w:rsidRPr="00D36D8E" w:rsidRDefault="005F0B45" w:rsidP="16D70A49">
      <w:pPr>
        <w:pStyle w:val="ListParagraph"/>
        <w:numPr>
          <w:ilvl w:val="6"/>
          <w:numId w:val="18"/>
        </w:numPr>
        <w:ind w:left="360"/>
        <w:rPr>
          <w:rFonts w:ascii="Menlo" w:eastAsia="Times New Roman" w:hAnsi="Menlo" w:cs="Menlo"/>
          <w:color w:val="D4D4D4"/>
          <w:sz w:val="18"/>
          <w:szCs w:val="18"/>
        </w:rPr>
      </w:pPr>
      <w:r w:rsidRPr="00D36D8E">
        <w:rPr>
          <w:sz w:val="24"/>
          <w:szCs w:val="24"/>
        </w:rPr>
        <w:t>Investigate technical aspects specific to NN-based video coding, such as design network representation, operation, tensor, on-the-fly network adaption (e.g. updating during encoding) etc.</w:t>
      </w:r>
    </w:p>
    <w:p w14:paraId="42497DE1" w14:textId="2C243444" w:rsidR="00A11078" w:rsidRPr="0034435F" w:rsidRDefault="00A11078" w:rsidP="00812C02">
      <w:pPr>
        <w:rPr>
          <w:rFonts w:ascii="Menlo" w:eastAsia="Times New Roman" w:hAnsi="Menlo" w:cs="Menlo"/>
          <w:color w:val="D4D4D4"/>
          <w:sz w:val="18"/>
          <w:szCs w:val="18"/>
        </w:rPr>
      </w:pPr>
      <w:r w:rsidRPr="00D36D8E">
        <w:t>In</w:t>
      </w:r>
      <w:r w:rsidRPr="0034435F">
        <w:t xml:space="preserve"> response to several of </w:t>
      </w:r>
      <w:r w:rsidR="004F45B1" w:rsidRPr="0034435F">
        <w:t xml:space="preserve">these </w:t>
      </w:r>
      <w:r w:rsidRPr="0034435F">
        <w:t>mandates, CompressAI is made available to MPEG DNNVC experts.</w:t>
      </w:r>
    </w:p>
    <w:p w14:paraId="0162B16A" w14:textId="77777777" w:rsidR="00A11078" w:rsidRPr="0034435F" w:rsidRDefault="00A11078" w:rsidP="002F19A3"/>
    <w:p w14:paraId="776BF21A" w14:textId="1ED01FA3" w:rsidR="002F19A3" w:rsidRPr="00D36D8E" w:rsidRDefault="002F19A3" w:rsidP="002F19A3">
      <w:r w:rsidRPr="006A48DE">
        <w:t>The current deep learning ecosystem</w:t>
      </w:r>
      <w:r w:rsidRPr="004823F7">
        <w:t xml:space="preserve"> </w:t>
      </w:r>
      <w:r w:rsidR="4C7B4B2D" w:rsidRPr="00823BC3">
        <w:t xml:space="preserve">is </w:t>
      </w:r>
      <w:r w:rsidR="00204E57" w:rsidRPr="00823BC3">
        <w:t>mostly</w:t>
      </w:r>
      <w:r w:rsidRPr="00823BC3">
        <w:t xml:space="preserve"> dominated by two frameworks: PyTorch and TensorFlow</w:t>
      </w:r>
      <w:r w:rsidR="00DA35BC" w:rsidRPr="00823BC3">
        <w:t>. Discuss</w:t>
      </w:r>
      <w:r w:rsidR="00B92373" w:rsidRPr="00823BC3">
        <w:t xml:space="preserve">ing </w:t>
      </w:r>
      <w:r w:rsidR="00DA35BC" w:rsidRPr="00823BC3">
        <w:t>the merits</w:t>
      </w:r>
      <w:r w:rsidR="00B92373" w:rsidRPr="00823BC3">
        <w:t xml:space="preserve">, </w:t>
      </w:r>
      <w:r w:rsidR="00DA35BC" w:rsidRPr="00823BC3">
        <w:t xml:space="preserve">advantages </w:t>
      </w:r>
      <w:r w:rsidR="00B92373" w:rsidRPr="00823BC3">
        <w:t xml:space="preserve">and </w:t>
      </w:r>
      <w:r w:rsidR="00924295" w:rsidRPr="00823BC3">
        <w:t xml:space="preserve">particulars of one </w:t>
      </w:r>
      <w:r w:rsidR="00DA35BC" w:rsidRPr="00823BC3">
        <w:t>framework over the other is beyond the scope of this document</w:t>
      </w:r>
      <w:r w:rsidR="00382094" w:rsidRPr="00823BC3">
        <w:t xml:space="preserve">. </w:t>
      </w:r>
      <w:r w:rsidR="00A12244" w:rsidRPr="00823BC3">
        <w:t>However,</w:t>
      </w:r>
      <w:r w:rsidR="003B45D4" w:rsidRPr="00823BC3">
        <w:t xml:space="preserve"> there is</w:t>
      </w:r>
      <w:r w:rsidR="007E5F7E" w:rsidRPr="00823BC3">
        <w:t xml:space="preserve"> </w:t>
      </w:r>
      <w:r w:rsidR="003B45D4" w:rsidRPr="00823BC3">
        <w:t xml:space="preserve">evidence that </w:t>
      </w:r>
      <w:r w:rsidR="00204E57" w:rsidRPr="00823BC3">
        <w:t>PyTorch has seen a major growth in the academic and industrial research</w:t>
      </w:r>
      <w:r w:rsidR="00DA35BC" w:rsidRPr="00823BC3">
        <w:t xml:space="preserve"> </w:t>
      </w:r>
      <w:r w:rsidR="00204E57" w:rsidRPr="00823BC3">
        <w:t>circles over the last years</w:t>
      </w:r>
      <w:r w:rsidR="001E40BD" w:rsidRPr="00041BDC">
        <w:rPr>
          <w:rStyle w:val="FootnoteReference"/>
        </w:rPr>
        <w:footnoteReference w:id="4"/>
      </w:r>
      <w:r w:rsidR="00204E57" w:rsidRPr="00041BDC">
        <w:t>.</w:t>
      </w:r>
      <w:r w:rsidR="001D558F" w:rsidRPr="00D36D8E">
        <w:t xml:space="preserve"> </w:t>
      </w:r>
      <w:r w:rsidR="00FA6F00" w:rsidRPr="00D36D8E">
        <w:t>On the other ha</w:t>
      </w:r>
      <w:r w:rsidR="006D5AFB" w:rsidRPr="0034435F">
        <w:t>nd</w:t>
      </w:r>
      <w:r w:rsidR="001D558F" w:rsidRPr="0034435F">
        <w:t>, b</w:t>
      </w:r>
      <w:r w:rsidRPr="0034435F">
        <w:t>uilding end-t</w:t>
      </w:r>
      <w:r w:rsidRPr="0035411B">
        <w:t>o-end architectures for image and video compression</w:t>
      </w:r>
      <w:r w:rsidRPr="004A0477">
        <w:t xml:space="preserve"> </w:t>
      </w:r>
      <w:r w:rsidRPr="006A48DE">
        <w:t>from scratch in Py</w:t>
      </w:r>
      <w:r w:rsidRPr="004823F7">
        <w:t xml:space="preserve">Torch requires </w:t>
      </w:r>
      <w:r w:rsidRPr="00823BC3">
        <w:t xml:space="preserve">a lot of </w:t>
      </w:r>
      <w:r w:rsidR="00A93017" w:rsidRPr="00823BC3">
        <w:t>re-</w:t>
      </w:r>
      <w:r w:rsidRPr="00823BC3">
        <w:t>implementation</w:t>
      </w:r>
      <w:r w:rsidR="001D558F" w:rsidRPr="00823BC3">
        <w:t xml:space="preserve"> work</w:t>
      </w:r>
      <w:r w:rsidRPr="00823BC3">
        <w:t xml:space="preserve">, as PyTorch does not ship </w:t>
      </w:r>
      <w:r w:rsidR="301EC4A3" w:rsidRPr="00823BC3">
        <w:t xml:space="preserve">with </w:t>
      </w:r>
      <w:r w:rsidR="00146304" w:rsidRPr="00823BC3">
        <w:t xml:space="preserve">any </w:t>
      </w:r>
      <w:r w:rsidR="00976174" w:rsidRPr="00823BC3">
        <w:t xml:space="preserve">custom operations required for compression (such as entropy </w:t>
      </w:r>
      <w:r w:rsidR="00B85069" w:rsidRPr="00823BC3">
        <w:t xml:space="preserve">bottleneck and </w:t>
      </w:r>
      <w:r w:rsidR="00976174" w:rsidRPr="00823BC3">
        <w:t>estimation</w:t>
      </w:r>
      <w:r w:rsidR="00B85069" w:rsidRPr="00823BC3">
        <w:t xml:space="preserve"> tools</w:t>
      </w:r>
      <w:r w:rsidR="00976174" w:rsidRPr="00823BC3">
        <w:t>)</w:t>
      </w:r>
      <w:r w:rsidR="00D8008A" w:rsidRPr="00823BC3">
        <w:t>.</w:t>
      </w:r>
      <w:r w:rsidR="007C45AE" w:rsidRPr="00823BC3">
        <w:t xml:space="preserve"> These</w:t>
      </w:r>
      <w:r w:rsidR="00976174" w:rsidRPr="00823BC3">
        <w:t xml:space="preserve"> </w:t>
      </w:r>
      <w:r w:rsidR="007C45AE" w:rsidRPr="00823BC3">
        <w:t xml:space="preserve">required tools are also </w:t>
      </w:r>
      <w:r w:rsidRPr="00823BC3">
        <w:t>mostly absent from the current PyTorch ecosystem</w:t>
      </w:r>
      <w:r w:rsidR="004659C0" w:rsidRPr="00823BC3">
        <w:t>, w</w:t>
      </w:r>
      <w:r w:rsidR="00C210EC" w:rsidRPr="00823BC3">
        <w:t>hereas the tensorflow framework has a compression library</w:t>
      </w:r>
      <w:r w:rsidR="00C210EC" w:rsidRPr="00041BDC">
        <w:rPr>
          <w:rStyle w:val="FootnoteReference"/>
        </w:rPr>
        <w:footnoteReference w:id="5"/>
      </w:r>
      <w:r w:rsidR="00C210EC" w:rsidRPr="00041BDC">
        <w:t>.</w:t>
      </w:r>
    </w:p>
    <w:p w14:paraId="0333B4E7" w14:textId="77777777" w:rsidR="002F19A3" w:rsidRPr="007C4EB9" w:rsidRDefault="002F19A3" w:rsidP="002F19A3"/>
    <w:p w14:paraId="4E178591" w14:textId="13699ABD" w:rsidR="002F19A3" w:rsidRPr="00823BC3" w:rsidRDefault="002F19A3" w:rsidP="002F19A3">
      <w:r w:rsidRPr="0035411B">
        <w:t xml:space="preserve">CompressAI </w:t>
      </w:r>
      <w:r w:rsidR="00737A6E" w:rsidRPr="0035411B">
        <w:t xml:space="preserve">aims to </w:t>
      </w:r>
      <w:r w:rsidR="00737A6E" w:rsidRPr="004A0477">
        <w:t>implement</w:t>
      </w:r>
      <w:r w:rsidRPr="006A48DE">
        <w:t xml:space="preserve"> </w:t>
      </w:r>
      <w:r w:rsidRPr="004823F7">
        <w:t xml:space="preserve">the most </w:t>
      </w:r>
      <w:r w:rsidRPr="00823BC3">
        <w:t>common operations to build deep neural network a</w:t>
      </w:r>
      <w:r w:rsidRPr="0034435F">
        <w:t xml:space="preserve">rchitectures for </w:t>
      </w:r>
      <w:r w:rsidRPr="0035411B">
        <w:t>data comp</w:t>
      </w:r>
      <w:r w:rsidRPr="004A0477">
        <w:t>r</w:t>
      </w:r>
      <w:r w:rsidRPr="006A48DE">
        <w:t>essio</w:t>
      </w:r>
      <w:r w:rsidRPr="004823F7">
        <w:t xml:space="preserve">n </w:t>
      </w:r>
      <w:r w:rsidRPr="00823BC3">
        <w:t>in PyTorch</w:t>
      </w:r>
      <w:r w:rsidR="00D86D83" w:rsidRPr="00823BC3">
        <w:t xml:space="preserve">, </w:t>
      </w:r>
      <w:r w:rsidR="001A6920" w:rsidRPr="00823BC3">
        <w:t xml:space="preserve">and </w:t>
      </w:r>
      <w:r w:rsidR="00D86D83" w:rsidRPr="00823BC3">
        <w:t xml:space="preserve">to provide evaluation tools to compare learned methods against classical codecs. CompressAI also </w:t>
      </w:r>
      <w:r w:rsidR="008724CC" w:rsidRPr="00823BC3">
        <w:t>pre-</w:t>
      </w:r>
      <w:r w:rsidR="00F84A9E" w:rsidRPr="00823BC3">
        <w:t>defines</w:t>
      </w:r>
      <w:r w:rsidR="008724CC" w:rsidRPr="00823BC3">
        <w:t xml:space="preserve"> model architectures from the state-of-the-art on learned image compression </w:t>
      </w:r>
      <w:r w:rsidR="003D24E1" w:rsidRPr="00823BC3">
        <w:t xml:space="preserve">with </w:t>
      </w:r>
      <w:r w:rsidR="00D86D83" w:rsidRPr="00823BC3">
        <w:t xml:space="preserve">pre-trained </w:t>
      </w:r>
      <w:r w:rsidR="008724CC" w:rsidRPr="00823BC3">
        <w:t>weights</w:t>
      </w:r>
      <w:r w:rsidR="00CA04ED" w:rsidRPr="00823BC3">
        <w:t xml:space="preserve"> achieving </w:t>
      </w:r>
      <w:r w:rsidR="003D4BDA" w:rsidRPr="00823BC3">
        <w:t xml:space="preserve">similar </w:t>
      </w:r>
      <w:r w:rsidR="00C96537" w:rsidRPr="00823BC3">
        <w:t>performances as reported in the original papers</w:t>
      </w:r>
      <w:r w:rsidR="008724CC" w:rsidRPr="00823BC3">
        <w:t>.</w:t>
      </w:r>
    </w:p>
    <w:p w14:paraId="2C412B38" w14:textId="77777777" w:rsidR="00A11078" w:rsidRPr="00823BC3" w:rsidRDefault="00A11078" w:rsidP="002F19A3"/>
    <w:p w14:paraId="4FBAFCCA" w14:textId="17A87957" w:rsidR="00C97CD5" w:rsidRPr="00823BC3" w:rsidRDefault="00E5741C" w:rsidP="00C97CD5">
      <w:pPr>
        <w:pStyle w:val="Heading2"/>
        <w:ind w:left="540" w:hanging="567"/>
      </w:pPr>
      <w:r w:rsidRPr="00823BC3">
        <w:t xml:space="preserve">CompressAI </w:t>
      </w:r>
      <w:r w:rsidR="00C8328D" w:rsidRPr="00823BC3">
        <w:t>features</w:t>
      </w:r>
    </w:p>
    <w:p w14:paraId="28AF34B6" w14:textId="64D70BD3" w:rsidR="00BA42CA" w:rsidRPr="00823BC3" w:rsidRDefault="5BB2016F" w:rsidP="006C26F9">
      <w:r w:rsidRPr="3CE81D1C">
        <w:rPr>
          <w:i/>
          <w:iCs/>
        </w:rPr>
        <w:t xml:space="preserve">CompressAI </w:t>
      </w:r>
      <w:r>
        <w:t>is built on top of PyTorch and implements custom operations</w:t>
      </w:r>
      <w:r w:rsidR="24E7CABB">
        <w:t>, layers and modules</w:t>
      </w:r>
      <w:r>
        <w:t xml:space="preserve"> for end-to-end data compression.</w:t>
      </w:r>
      <w:r w:rsidR="24E7CABB">
        <w:t xml:space="preserve"> </w:t>
      </w:r>
      <w:r w:rsidR="5B3AD977">
        <w:t xml:space="preserve">In particular, </w:t>
      </w:r>
      <w:r w:rsidR="5B3EDE15">
        <w:t xml:space="preserve">CompressAI </w:t>
      </w:r>
      <w:r w:rsidR="66029442">
        <w:t>re-implements</w:t>
      </w:r>
      <w:r w:rsidR="5B3EDE15">
        <w:t xml:space="preserve"> t</w:t>
      </w:r>
      <w:r w:rsidR="0366B22B">
        <w:t xml:space="preserve">he most critical </w:t>
      </w:r>
      <w:r w:rsidR="1136FC0C">
        <w:t xml:space="preserve">modules </w:t>
      </w:r>
      <w:r w:rsidR="48729DEC">
        <w:t xml:space="preserve">from the Tensorflow compression library by Ballé </w:t>
      </w:r>
      <w:r w:rsidR="48729DEC" w:rsidRPr="3CE81D1C">
        <w:rPr>
          <w:i/>
          <w:iCs/>
        </w:rPr>
        <w:t>et al</w:t>
      </w:r>
      <w:r w:rsidR="0665683E">
        <w:t>.</w:t>
      </w:r>
    </w:p>
    <w:p w14:paraId="3B595E84" w14:textId="77777777" w:rsidR="00E259D3" w:rsidRPr="00823BC3" w:rsidRDefault="00E259D3" w:rsidP="00C36C37">
      <w:pPr>
        <w:jc w:val="left"/>
      </w:pPr>
    </w:p>
    <w:p w14:paraId="0C44C85B" w14:textId="53D94260" w:rsidR="00C36C37" w:rsidRPr="00823BC3" w:rsidRDefault="1957753D" w:rsidP="00C36C37">
      <w:pPr>
        <w:jc w:val="left"/>
      </w:pPr>
      <w:r>
        <w:t xml:space="preserve">The following is a </w:t>
      </w:r>
      <w:r w:rsidR="5DADC25E">
        <w:t xml:space="preserve">non-exhaustive list of </w:t>
      </w:r>
      <w:r w:rsidR="360FC147">
        <w:t xml:space="preserve">the current tools implemented in </w:t>
      </w:r>
      <w:r w:rsidR="5DADC25E" w:rsidRPr="3CE81D1C">
        <w:rPr>
          <w:i/>
          <w:iCs/>
        </w:rPr>
        <w:t>CompressA</w:t>
      </w:r>
      <w:r w:rsidR="360FC147" w:rsidRPr="3CE81D1C">
        <w:rPr>
          <w:i/>
          <w:iCs/>
        </w:rPr>
        <w:t>I</w:t>
      </w:r>
      <w:r w:rsidR="5DADC25E">
        <w:t>:</w:t>
      </w:r>
    </w:p>
    <w:p w14:paraId="4EE30E32" w14:textId="77777777" w:rsidR="00F16A0E" w:rsidRPr="00823BC3" w:rsidRDefault="00F16A0E" w:rsidP="00E259D3">
      <w:pPr>
        <w:pStyle w:val="ListParagraph"/>
        <w:numPr>
          <w:ilvl w:val="0"/>
          <w:numId w:val="15"/>
        </w:numPr>
        <w:rPr>
          <w:sz w:val="24"/>
          <w:szCs w:val="24"/>
        </w:rPr>
      </w:pPr>
      <w:r w:rsidRPr="00823BC3">
        <w:rPr>
          <w:sz w:val="24"/>
          <w:szCs w:val="24"/>
        </w:rPr>
        <w:t>Layers</w:t>
      </w:r>
    </w:p>
    <w:p w14:paraId="15D528F3" w14:textId="06977FD5" w:rsidR="00E259D3" w:rsidRPr="00823BC3" w:rsidRDefault="00E259D3" w:rsidP="00F16A0E">
      <w:pPr>
        <w:pStyle w:val="ListParagraph"/>
        <w:numPr>
          <w:ilvl w:val="1"/>
          <w:numId w:val="15"/>
        </w:numPr>
        <w:rPr>
          <w:sz w:val="24"/>
          <w:szCs w:val="24"/>
        </w:rPr>
      </w:pPr>
      <w:r w:rsidRPr="00823BC3">
        <w:rPr>
          <w:sz w:val="24"/>
          <w:szCs w:val="24"/>
        </w:rPr>
        <w:t>Non-linear activation functions</w:t>
      </w:r>
    </w:p>
    <w:p w14:paraId="7D0FCCDE" w14:textId="3D838614" w:rsidR="00E259D3" w:rsidRPr="00823BC3" w:rsidRDefault="00E259D3" w:rsidP="00F16A0E">
      <w:pPr>
        <w:pStyle w:val="ListParagraph"/>
        <w:numPr>
          <w:ilvl w:val="2"/>
          <w:numId w:val="15"/>
        </w:numPr>
        <w:rPr>
          <w:sz w:val="24"/>
          <w:szCs w:val="24"/>
        </w:rPr>
      </w:pPr>
      <w:r w:rsidRPr="00823BC3">
        <w:rPr>
          <w:sz w:val="24"/>
          <w:szCs w:val="24"/>
        </w:rPr>
        <w:t>GDN (Generalized Di</w:t>
      </w:r>
      <w:r w:rsidR="006D6020" w:rsidRPr="00823BC3">
        <w:rPr>
          <w:sz w:val="24"/>
          <w:szCs w:val="24"/>
        </w:rPr>
        <w:t>vision Normalization) layer</w:t>
      </w:r>
    </w:p>
    <w:p w14:paraId="568CCD59" w14:textId="0C7C59AB" w:rsidR="00F77C09" w:rsidRPr="00823BC3" w:rsidRDefault="00F16A0E" w:rsidP="00F16A0E">
      <w:pPr>
        <w:pStyle w:val="ListParagraph"/>
        <w:numPr>
          <w:ilvl w:val="2"/>
          <w:numId w:val="15"/>
        </w:numPr>
        <w:rPr>
          <w:sz w:val="24"/>
          <w:szCs w:val="24"/>
        </w:rPr>
      </w:pPr>
      <w:r w:rsidRPr="00823BC3">
        <w:rPr>
          <w:sz w:val="24"/>
          <w:szCs w:val="24"/>
        </w:rPr>
        <w:t>1-</w:t>
      </w:r>
      <w:r w:rsidR="00F77C09" w:rsidRPr="00823BC3">
        <w:rPr>
          <w:sz w:val="24"/>
          <w:szCs w:val="24"/>
        </w:rPr>
        <w:t>GDN</w:t>
      </w:r>
      <w:r w:rsidRPr="00823BC3">
        <w:rPr>
          <w:sz w:val="24"/>
          <w:szCs w:val="24"/>
        </w:rPr>
        <w:t>: simplified GDN</w:t>
      </w:r>
    </w:p>
    <w:p w14:paraId="19889B6A" w14:textId="4A863FE2" w:rsidR="00F16A0E" w:rsidRPr="00823BC3" w:rsidRDefault="00F16A0E" w:rsidP="00F16A0E">
      <w:pPr>
        <w:pStyle w:val="ListParagraph"/>
        <w:numPr>
          <w:ilvl w:val="1"/>
          <w:numId w:val="15"/>
        </w:numPr>
        <w:rPr>
          <w:sz w:val="24"/>
          <w:szCs w:val="24"/>
        </w:rPr>
      </w:pPr>
      <w:r w:rsidRPr="00823BC3">
        <w:rPr>
          <w:sz w:val="24"/>
          <w:szCs w:val="24"/>
        </w:rPr>
        <w:t xml:space="preserve">Masked Convolution: </w:t>
      </w:r>
      <w:r w:rsidR="006019B3" w:rsidRPr="00823BC3">
        <w:rPr>
          <w:sz w:val="24"/>
          <w:szCs w:val="24"/>
        </w:rPr>
        <w:t>can be used during training to simulate an auto-regressive component at the decoder side</w:t>
      </w:r>
    </w:p>
    <w:p w14:paraId="1B4D90D4" w14:textId="5C9DA8BF" w:rsidR="006019B3" w:rsidRPr="00823BC3" w:rsidRDefault="00F7417D" w:rsidP="006019B3">
      <w:pPr>
        <w:pStyle w:val="ListParagraph"/>
        <w:numPr>
          <w:ilvl w:val="0"/>
          <w:numId w:val="15"/>
        </w:numPr>
        <w:rPr>
          <w:sz w:val="24"/>
          <w:szCs w:val="24"/>
        </w:rPr>
      </w:pPr>
      <w:r w:rsidRPr="00823BC3">
        <w:rPr>
          <w:sz w:val="24"/>
          <w:szCs w:val="24"/>
        </w:rPr>
        <w:t>Entropy models</w:t>
      </w:r>
    </w:p>
    <w:p w14:paraId="275F8E7D" w14:textId="3C5CB73E" w:rsidR="00F7417D" w:rsidRPr="00823BC3" w:rsidRDefault="00BD6E87" w:rsidP="00F7417D">
      <w:pPr>
        <w:pStyle w:val="ListParagraph"/>
        <w:numPr>
          <w:ilvl w:val="1"/>
          <w:numId w:val="15"/>
        </w:numPr>
        <w:rPr>
          <w:sz w:val="24"/>
          <w:szCs w:val="24"/>
        </w:rPr>
      </w:pPr>
      <w:r w:rsidRPr="00823BC3">
        <w:rPr>
          <w:sz w:val="24"/>
          <w:szCs w:val="24"/>
        </w:rPr>
        <w:t>Entropy Bottleneck</w:t>
      </w:r>
      <w:r w:rsidR="00F7417D" w:rsidRPr="00823BC3">
        <w:rPr>
          <w:sz w:val="24"/>
          <w:szCs w:val="24"/>
        </w:rPr>
        <w:t>:</w:t>
      </w:r>
      <w:r w:rsidRPr="00823BC3">
        <w:rPr>
          <w:sz w:val="24"/>
          <w:szCs w:val="24"/>
        </w:rPr>
        <w:t xml:space="preserve"> learned per-channel </w:t>
      </w:r>
      <w:r w:rsidR="00F66D31" w:rsidRPr="00823BC3">
        <w:rPr>
          <w:sz w:val="24"/>
          <w:szCs w:val="24"/>
        </w:rPr>
        <w:t xml:space="preserve">probability </w:t>
      </w:r>
      <w:r w:rsidRPr="00823BC3">
        <w:rPr>
          <w:sz w:val="24"/>
          <w:szCs w:val="24"/>
        </w:rPr>
        <w:t xml:space="preserve">density estimation functions. Useful to approximate the Shannon entropies of </w:t>
      </w:r>
      <w:r w:rsidR="00C51F99" w:rsidRPr="00823BC3">
        <w:rPr>
          <w:sz w:val="24"/>
          <w:szCs w:val="24"/>
        </w:rPr>
        <w:t>a</w:t>
      </w:r>
      <w:r w:rsidRPr="00823BC3">
        <w:rPr>
          <w:sz w:val="24"/>
          <w:szCs w:val="24"/>
        </w:rPr>
        <w:t xml:space="preserve"> tensor elements</w:t>
      </w:r>
      <w:r w:rsidR="00C51F99" w:rsidRPr="00823BC3">
        <w:rPr>
          <w:sz w:val="24"/>
          <w:szCs w:val="24"/>
        </w:rPr>
        <w:t xml:space="preserve"> during training.</w:t>
      </w:r>
    </w:p>
    <w:p w14:paraId="265E3091" w14:textId="0DB6D961" w:rsidR="00BD6E87" w:rsidRPr="00823BC3" w:rsidRDefault="00BD6E87" w:rsidP="00F7417D">
      <w:pPr>
        <w:pStyle w:val="ListParagraph"/>
        <w:numPr>
          <w:ilvl w:val="1"/>
          <w:numId w:val="15"/>
        </w:numPr>
        <w:rPr>
          <w:sz w:val="24"/>
          <w:szCs w:val="24"/>
        </w:rPr>
      </w:pPr>
      <w:r w:rsidRPr="00823BC3">
        <w:rPr>
          <w:sz w:val="24"/>
          <w:szCs w:val="24"/>
        </w:rPr>
        <w:t xml:space="preserve">Gaussian Conditional: </w:t>
      </w:r>
      <w:r w:rsidR="00222E05" w:rsidRPr="00823BC3">
        <w:rPr>
          <w:sz w:val="24"/>
          <w:szCs w:val="24"/>
        </w:rPr>
        <w:t>evaluates the</w:t>
      </w:r>
      <w:r w:rsidR="00625D6F" w:rsidRPr="00823BC3">
        <w:rPr>
          <w:sz w:val="24"/>
          <w:szCs w:val="24"/>
        </w:rPr>
        <w:t xml:space="preserve"> Shannon entropies of the tensor elements </w:t>
      </w:r>
      <w:r w:rsidR="00222E05" w:rsidRPr="00823BC3">
        <w:rPr>
          <w:sz w:val="24"/>
          <w:szCs w:val="24"/>
        </w:rPr>
        <w:t>via a conditional Gaussian probability</w:t>
      </w:r>
      <w:r w:rsidR="0046185A" w:rsidRPr="00823BC3">
        <w:rPr>
          <w:sz w:val="24"/>
          <w:szCs w:val="24"/>
        </w:rPr>
        <w:t xml:space="preserve"> density model</w:t>
      </w:r>
      <w:r w:rsidR="00F66D31" w:rsidRPr="00823BC3">
        <w:rPr>
          <w:sz w:val="24"/>
          <w:szCs w:val="24"/>
        </w:rPr>
        <w:t xml:space="preserve">. (The </w:t>
      </w:r>
      <w:r w:rsidR="005520FC" w:rsidRPr="00823BC3">
        <w:rPr>
          <w:sz w:val="24"/>
          <w:szCs w:val="24"/>
        </w:rPr>
        <w:t xml:space="preserve">associated </w:t>
      </w:r>
      <w:r w:rsidR="00F66D31" w:rsidRPr="00823BC3">
        <w:rPr>
          <w:sz w:val="24"/>
          <w:szCs w:val="24"/>
        </w:rPr>
        <w:t>Gaussian distribution parameters need to be provided</w:t>
      </w:r>
      <w:r w:rsidR="005520FC" w:rsidRPr="00823BC3">
        <w:rPr>
          <w:sz w:val="24"/>
          <w:szCs w:val="24"/>
        </w:rPr>
        <w:t xml:space="preserve"> with the tensors)</w:t>
      </w:r>
    </w:p>
    <w:p w14:paraId="21F46241" w14:textId="376A2431" w:rsidR="00B27B9A" w:rsidRPr="00823BC3" w:rsidRDefault="00B27B9A" w:rsidP="003A5541">
      <w:pPr>
        <w:pStyle w:val="ListParagraph"/>
        <w:numPr>
          <w:ilvl w:val="0"/>
          <w:numId w:val="15"/>
        </w:numPr>
        <w:rPr>
          <w:sz w:val="24"/>
          <w:szCs w:val="24"/>
        </w:rPr>
      </w:pPr>
      <w:r w:rsidRPr="00823BC3">
        <w:rPr>
          <w:sz w:val="24"/>
          <w:szCs w:val="24"/>
        </w:rPr>
        <w:t>Operations</w:t>
      </w:r>
    </w:p>
    <w:p w14:paraId="7DFB37B3" w14:textId="27181FFB" w:rsidR="00B27B9A" w:rsidRPr="00823BC3" w:rsidRDefault="00C11B58" w:rsidP="00B27B9A">
      <w:pPr>
        <w:pStyle w:val="ListParagraph"/>
        <w:numPr>
          <w:ilvl w:val="1"/>
          <w:numId w:val="15"/>
        </w:numPr>
        <w:rPr>
          <w:sz w:val="24"/>
          <w:szCs w:val="24"/>
        </w:rPr>
      </w:pPr>
      <w:r w:rsidRPr="00823BC3">
        <w:rPr>
          <w:sz w:val="24"/>
          <w:szCs w:val="24"/>
        </w:rPr>
        <w:t>S</w:t>
      </w:r>
      <w:r w:rsidR="00651891" w:rsidRPr="00823BC3">
        <w:rPr>
          <w:sz w:val="24"/>
          <w:szCs w:val="24"/>
        </w:rPr>
        <w:t>traight-</w:t>
      </w:r>
      <w:r w:rsidRPr="00823BC3">
        <w:rPr>
          <w:sz w:val="24"/>
          <w:szCs w:val="24"/>
        </w:rPr>
        <w:t>Th</w:t>
      </w:r>
      <w:r w:rsidR="00651891" w:rsidRPr="00823BC3">
        <w:rPr>
          <w:sz w:val="24"/>
          <w:szCs w:val="24"/>
        </w:rPr>
        <w:t>rough-</w:t>
      </w:r>
      <w:r w:rsidRPr="00823BC3">
        <w:rPr>
          <w:sz w:val="24"/>
          <w:szCs w:val="24"/>
        </w:rPr>
        <w:t>E</w:t>
      </w:r>
      <w:r w:rsidR="00651891" w:rsidRPr="00823BC3">
        <w:rPr>
          <w:sz w:val="24"/>
          <w:szCs w:val="24"/>
        </w:rPr>
        <w:t xml:space="preserve">stimator </w:t>
      </w:r>
      <w:r w:rsidRPr="00823BC3">
        <w:rPr>
          <w:sz w:val="24"/>
          <w:szCs w:val="24"/>
        </w:rPr>
        <w:t>(STE)</w:t>
      </w:r>
      <w:r w:rsidR="00651891" w:rsidRPr="00823BC3">
        <w:rPr>
          <w:sz w:val="24"/>
          <w:szCs w:val="24"/>
        </w:rPr>
        <w:t xml:space="preserve"> </w:t>
      </w:r>
      <w:r w:rsidR="002E302A" w:rsidRPr="00823BC3">
        <w:rPr>
          <w:sz w:val="24"/>
          <w:szCs w:val="24"/>
        </w:rPr>
        <w:t>rounding</w:t>
      </w:r>
      <w:r w:rsidR="00651891" w:rsidRPr="00823BC3">
        <w:rPr>
          <w:sz w:val="24"/>
          <w:szCs w:val="24"/>
        </w:rPr>
        <w:t xml:space="preserve"> operator with </w:t>
      </w:r>
      <w:r w:rsidR="000D5E8D" w:rsidRPr="00823BC3">
        <w:rPr>
          <w:sz w:val="24"/>
          <w:szCs w:val="24"/>
        </w:rPr>
        <w:t>non-zero</w:t>
      </w:r>
      <w:r w:rsidR="00651891" w:rsidRPr="00823BC3">
        <w:rPr>
          <w:sz w:val="24"/>
          <w:szCs w:val="24"/>
        </w:rPr>
        <w:t xml:space="preserve"> gradients</w:t>
      </w:r>
    </w:p>
    <w:p w14:paraId="442A68B2" w14:textId="462B6985" w:rsidR="000D5E8D" w:rsidRPr="00823BC3" w:rsidRDefault="000D5E8D" w:rsidP="00B27B9A">
      <w:pPr>
        <w:pStyle w:val="ListParagraph"/>
        <w:numPr>
          <w:ilvl w:val="1"/>
          <w:numId w:val="15"/>
        </w:numPr>
        <w:rPr>
          <w:sz w:val="24"/>
          <w:szCs w:val="24"/>
        </w:rPr>
      </w:pPr>
      <w:r w:rsidRPr="00823BC3">
        <w:rPr>
          <w:sz w:val="24"/>
          <w:szCs w:val="24"/>
        </w:rPr>
        <w:t xml:space="preserve">lower bound: </w:t>
      </w:r>
      <w:r w:rsidR="004D719C" w:rsidRPr="00823BC3">
        <w:rPr>
          <w:sz w:val="24"/>
          <w:szCs w:val="24"/>
        </w:rPr>
        <w:t>max operator with non-zero/useful gradients</w:t>
      </w:r>
    </w:p>
    <w:p w14:paraId="3ABE05F3" w14:textId="685F0FF7" w:rsidR="003A5541" w:rsidRPr="00823BC3" w:rsidRDefault="003A5541" w:rsidP="003A5541">
      <w:pPr>
        <w:pStyle w:val="ListParagraph"/>
        <w:numPr>
          <w:ilvl w:val="0"/>
          <w:numId w:val="15"/>
        </w:numPr>
        <w:rPr>
          <w:sz w:val="24"/>
          <w:szCs w:val="24"/>
        </w:rPr>
      </w:pPr>
      <w:r w:rsidRPr="00823BC3">
        <w:rPr>
          <w:sz w:val="24"/>
          <w:szCs w:val="24"/>
        </w:rPr>
        <w:t>Models</w:t>
      </w:r>
    </w:p>
    <w:p w14:paraId="7A2048F0" w14:textId="6DF1C8B6" w:rsidR="003A5541" w:rsidRPr="00823BC3" w:rsidRDefault="003A5541" w:rsidP="003A5541">
      <w:pPr>
        <w:pStyle w:val="ListParagraph"/>
        <w:numPr>
          <w:ilvl w:val="1"/>
          <w:numId w:val="15"/>
        </w:numPr>
        <w:rPr>
          <w:sz w:val="24"/>
          <w:szCs w:val="24"/>
        </w:rPr>
      </w:pPr>
      <w:r w:rsidRPr="00823BC3">
        <w:rPr>
          <w:sz w:val="24"/>
          <w:szCs w:val="24"/>
        </w:rPr>
        <w:t>Factorized Prior</w:t>
      </w:r>
    </w:p>
    <w:p w14:paraId="6FADF223" w14:textId="020CD2AC" w:rsidR="003A5541" w:rsidRPr="00823BC3" w:rsidRDefault="003A5541" w:rsidP="003A5541">
      <w:pPr>
        <w:pStyle w:val="ListParagraph"/>
        <w:numPr>
          <w:ilvl w:val="1"/>
          <w:numId w:val="15"/>
        </w:numPr>
        <w:rPr>
          <w:sz w:val="24"/>
          <w:szCs w:val="24"/>
        </w:rPr>
      </w:pPr>
      <w:r w:rsidRPr="00823BC3">
        <w:rPr>
          <w:sz w:val="24"/>
          <w:szCs w:val="24"/>
        </w:rPr>
        <w:t>Scale Hyperprior</w:t>
      </w:r>
    </w:p>
    <w:p w14:paraId="40FAB9EC" w14:textId="4D0F972B" w:rsidR="003A5541" w:rsidRPr="00823BC3" w:rsidRDefault="003A5541" w:rsidP="003A5541">
      <w:pPr>
        <w:pStyle w:val="ListParagraph"/>
        <w:numPr>
          <w:ilvl w:val="1"/>
          <w:numId w:val="15"/>
        </w:numPr>
        <w:rPr>
          <w:sz w:val="24"/>
          <w:szCs w:val="24"/>
        </w:rPr>
      </w:pPr>
      <w:r w:rsidRPr="00823BC3">
        <w:rPr>
          <w:sz w:val="24"/>
          <w:szCs w:val="24"/>
        </w:rPr>
        <w:t>Mean Scale Hyperprior</w:t>
      </w:r>
    </w:p>
    <w:p w14:paraId="7B450D05" w14:textId="40212DB8" w:rsidR="001559A8" w:rsidRPr="00823BC3" w:rsidRDefault="003A5541" w:rsidP="00427DA0">
      <w:pPr>
        <w:pStyle w:val="ListParagraph"/>
        <w:numPr>
          <w:ilvl w:val="1"/>
          <w:numId w:val="15"/>
        </w:numPr>
        <w:rPr>
          <w:sz w:val="24"/>
          <w:szCs w:val="24"/>
        </w:rPr>
      </w:pPr>
      <w:r w:rsidRPr="00823BC3">
        <w:rPr>
          <w:sz w:val="24"/>
          <w:szCs w:val="24"/>
        </w:rPr>
        <w:t>Joint Autoregressive Hierarchical Priors</w:t>
      </w:r>
    </w:p>
    <w:p w14:paraId="53E3B69F" w14:textId="77777777" w:rsidR="0088749D" w:rsidRPr="00823BC3" w:rsidRDefault="0088749D" w:rsidP="00EB2057">
      <w:pPr>
        <w:pStyle w:val="ListParagraph"/>
        <w:rPr>
          <w:sz w:val="24"/>
          <w:szCs w:val="24"/>
        </w:rPr>
      </w:pPr>
    </w:p>
    <w:p w14:paraId="60B74E7A" w14:textId="579BB62F" w:rsidR="00610C66" w:rsidRPr="00823BC3" w:rsidRDefault="0088749D" w:rsidP="00610C66">
      <w:pPr>
        <w:pStyle w:val="ListParagraph"/>
        <w:ind w:left="360"/>
        <w:rPr>
          <w:sz w:val="24"/>
          <w:szCs w:val="24"/>
        </w:rPr>
      </w:pPr>
      <w:r w:rsidRPr="00823BC3">
        <w:rPr>
          <w:b/>
          <w:sz w:val="24"/>
          <w:szCs w:val="24"/>
          <w:u w:val="single"/>
        </w:rPr>
        <w:t>Note:</w:t>
      </w:r>
      <w:r w:rsidRPr="00823BC3">
        <w:rPr>
          <w:sz w:val="24"/>
          <w:szCs w:val="24"/>
        </w:rPr>
        <w:t xml:space="preserve"> </w:t>
      </w:r>
      <w:r w:rsidR="00FC00C1" w:rsidRPr="00823BC3">
        <w:rPr>
          <w:sz w:val="24"/>
          <w:szCs w:val="24"/>
        </w:rPr>
        <w:t>All the</w:t>
      </w:r>
      <w:r w:rsidR="00610C66" w:rsidRPr="00823BC3">
        <w:rPr>
          <w:sz w:val="24"/>
          <w:szCs w:val="24"/>
        </w:rPr>
        <w:t xml:space="preserve"> implemented models </w:t>
      </w:r>
      <w:r w:rsidR="00933DEF" w:rsidRPr="00823BC3">
        <w:rPr>
          <w:sz w:val="24"/>
          <w:szCs w:val="24"/>
        </w:rPr>
        <w:t xml:space="preserve">fully </w:t>
      </w:r>
      <w:r w:rsidR="00610C66" w:rsidRPr="00823BC3">
        <w:rPr>
          <w:sz w:val="24"/>
          <w:szCs w:val="24"/>
        </w:rPr>
        <w:t xml:space="preserve">support end-to-end compression/decompression with a </w:t>
      </w:r>
      <w:r w:rsidR="00705647" w:rsidRPr="00823BC3">
        <w:rPr>
          <w:sz w:val="24"/>
          <w:szCs w:val="24"/>
        </w:rPr>
        <w:t>b</w:t>
      </w:r>
      <w:r w:rsidR="00610C66" w:rsidRPr="00823BC3">
        <w:rPr>
          <w:sz w:val="24"/>
          <w:szCs w:val="24"/>
        </w:rPr>
        <w:t>it-stream</w:t>
      </w:r>
      <w:r w:rsidR="00C66C66" w:rsidRPr="00823BC3">
        <w:rPr>
          <w:sz w:val="24"/>
          <w:szCs w:val="24"/>
        </w:rPr>
        <w:t xml:space="preserve"> </w:t>
      </w:r>
      <w:r w:rsidR="00610C66" w:rsidRPr="00823BC3">
        <w:rPr>
          <w:sz w:val="24"/>
          <w:szCs w:val="24"/>
        </w:rPr>
        <w:t>representation</w:t>
      </w:r>
      <w:r w:rsidR="00FC00C1" w:rsidRPr="00823BC3">
        <w:rPr>
          <w:sz w:val="24"/>
          <w:szCs w:val="24"/>
        </w:rPr>
        <w:t>, including the auto-regressive encoders/decoders</w:t>
      </w:r>
      <w:r w:rsidR="004B3977" w:rsidRPr="00823BC3">
        <w:rPr>
          <w:sz w:val="24"/>
          <w:szCs w:val="24"/>
        </w:rPr>
        <w:t>.</w:t>
      </w:r>
    </w:p>
    <w:p w14:paraId="6D17040F" w14:textId="77777777" w:rsidR="00FC00C1" w:rsidRPr="00823BC3" w:rsidRDefault="00FC00C1" w:rsidP="00610C66">
      <w:pPr>
        <w:pStyle w:val="ListParagraph"/>
        <w:ind w:left="360"/>
        <w:rPr>
          <w:sz w:val="24"/>
          <w:szCs w:val="24"/>
        </w:rPr>
      </w:pPr>
    </w:p>
    <w:p w14:paraId="5AE1090B" w14:textId="77777777" w:rsidR="001559A8" w:rsidRPr="00823BC3" w:rsidRDefault="001559A8" w:rsidP="001559A8">
      <w:pPr>
        <w:pStyle w:val="ListParagraph"/>
        <w:numPr>
          <w:ilvl w:val="0"/>
          <w:numId w:val="15"/>
        </w:numPr>
        <w:rPr>
          <w:sz w:val="24"/>
          <w:szCs w:val="24"/>
        </w:rPr>
      </w:pPr>
      <w:r w:rsidRPr="00823BC3">
        <w:rPr>
          <w:sz w:val="24"/>
          <w:szCs w:val="24"/>
        </w:rPr>
        <w:t>Entropy coders:</w:t>
      </w:r>
    </w:p>
    <w:p w14:paraId="65B28700" w14:textId="0015F32D" w:rsidR="001559A8" w:rsidRPr="00823BC3" w:rsidRDefault="001559A8" w:rsidP="001559A8">
      <w:pPr>
        <w:pStyle w:val="ListParagraph"/>
        <w:numPr>
          <w:ilvl w:val="1"/>
          <w:numId w:val="15"/>
        </w:numPr>
        <w:rPr>
          <w:sz w:val="24"/>
          <w:szCs w:val="24"/>
        </w:rPr>
      </w:pPr>
      <w:r w:rsidRPr="00823BC3">
        <w:rPr>
          <w:sz w:val="24"/>
          <w:szCs w:val="24"/>
        </w:rPr>
        <w:t>Range Asymmetric Numeral Systems (</w:t>
      </w:r>
      <w:r w:rsidR="485663BF" w:rsidRPr="00823BC3">
        <w:rPr>
          <w:sz w:val="24"/>
          <w:szCs w:val="24"/>
        </w:rPr>
        <w:t>P</w:t>
      </w:r>
      <w:r w:rsidRPr="00823BC3">
        <w:rPr>
          <w:sz w:val="24"/>
          <w:szCs w:val="24"/>
        </w:rPr>
        <w:t>ython bindings with C++ backend)</w:t>
      </w:r>
    </w:p>
    <w:p w14:paraId="536CF5EC" w14:textId="2B6E1304" w:rsidR="00970E0A" w:rsidRPr="00823BC3" w:rsidRDefault="00970E0A" w:rsidP="00970E0A">
      <w:r w:rsidRPr="00823BC3">
        <w:t>The following models from the state of the art have been implemented and are available in a “model zoo”</w:t>
      </w:r>
      <w:r w:rsidR="008D1DBC" w:rsidRPr="00823BC3">
        <w:t xml:space="preserve"> with pre-trained weights</w:t>
      </w:r>
      <w:r w:rsidR="007C20BF" w:rsidRPr="00823BC3">
        <w:t xml:space="preserve"> and can be automatically downloaded</w:t>
      </w:r>
      <w:r w:rsidRPr="00823BC3">
        <w:t>:</w:t>
      </w:r>
    </w:p>
    <w:p w14:paraId="74060665" w14:textId="06779FE9" w:rsidR="00970E0A" w:rsidRPr="004A0477" w:rsidRDefault="006F7106" w:rsidP="00970E0A">
      <w:pPr>
        <w:pStyle w:val="ListParagraph"/>
        <w:numPr>
          <w:ilvl w:val="0"/>
          <w:numId w:val="16"/>
        </w:numPr>
        <w:rPr>
          <w:sz w:val="24"/>
          <w:szCs w:val="24"/>
        </w:rPr>
      </w:pPr>
      <w:r w:rsidRPr="00823BC3">
        <w:rPr>
          <w:sz w:val="24"/>
          <w:szCs w:val="24"/>
        </w:rPr>
        <w:t>bmshj2018-factorized</w:t>
      </w:r>
      <w:r w:rsidR="00DF01FA" w:rsidRPr="00823BC3">
        <w:rPr>
          <w:sz w:val="24"/>
          <w:szCs w:val="24"/>
        </w:rPr>
        <w:t xml:space="preserve"> </w:t>
      </w:r>
      <w:r w:rsidR="00EA19BF" w:rsidRPr="00D36D8E">
        <w:rPr>
          <w:sz w:val="24"/>
          <w:szCs w:val="24"/>
        </w:rPr>
        <w:fldChar w:fldCharType="begin"/>
      </w:r>
      <w:r w:rsidR="00D517D6">
        <w:rPr>
          <w:sz w:val="24"/>
          <w:szCs w:val="24"/>
        </w:rPr>
        <w:instrText xml:space="preserve"> ADDIN ZOTERO_ITEM CSL_CITATION {"citationID":"vUKMBb00","properties":{"formattedCitation":"[4]","plainCitation":"[4]","noteIndex":0},"citationItems":[{"id":98,"uris":["http://zotero.org/users/local/AFCq6KPM/items/89TGH7WG"],"uri":["http://zotero.org/users/local/AFCq6KPM/items/89TGH7WG"],"itemData":{"id":98,"type":"article-journal","abstract":"We describe an end-to-end trainable model for image compression based on variational autoencoders. The model incorporates a hyperprior to effectively capture spatial dependencies in the latent representation. This hyperprior relates to side information, a concept universal to virtually all modern image codecs, but largely unexplored in image compression using artiﬁcial neural networks (ANNs). Unlike existing autoencoder compression methods, our model trains a complex prior jointly with the underlying autoencoder. We demonstrate that this model leads to state-of-the-art image compression when measuring visual quality using the popular MS-SSIM index, and yields rate–distortion performance surpassing published ANN-based methods when evaluated using a more traditional metric based on squared error (PSNR). Furthermore, we provide a qualitative comparison of models trained for different distortion metrics.","container-title":"arXiv:1802.01436 [cs, eess, math]","language":"en","note":"arXiv: 1802.01436","source":"arXiv.org","title":"Variational image compression with a scale hyperprior","URL":"http://arxiv.org/abs/1802.01436","author":[{"family":"Ballé","given":"Johannes"},{"family":"Minnen","given":"David"},{"family":"Singh","given":"Saurabh"},{"family":"Hwang","given":"Sung Jin"},{"family":"Johnston","given":"Nick"}],"accessed":{"date-parts":[["2018",5,25]]},"issued":{"date-parts":[["2018",1,31]]}}}],"schema":"https://github.com/citation-style-language/schema/raw/master/csl-citation.json"} </w:instrText>
      </w:r>
      <w:r w:rsidR="00EA19BF" w:rsidRPr="00D36D8E">
        <w:rPr>
          <w:sz w:val="24"/>
          <w:szCs w:val="24"/>
        </w:rPr>
        <w:fldChar w:fldCharType="separate"/>
      </w:r>
      <w:r w:rsidR="00C8451F" w:rsidRPr="00D36D8E">
        <w:rPr>
          <w:sz w:val="24"/>
          <w:szCs w:val="24"/>
        </w:rPr>
        <w:t>[4]</w:t>
      </w:r>
      <w:r w:rsidR="00EA19BF" w:rsidRPr="00D36D8E">
        <w:rPr>
          <w:sz w:val="24"/>
          <w:szCs w:val="24"/>
        </w:rPr>
        <w:fldChar w:fldCharType="end"/>
      </w:r>
      <w:r w:rsidR="00417104" w:rsidRPr="00041BDC">
        <w:rPr>
          <w:sz w:val="24"/>
          <w:szCs w:val="24"/>
        </w:rPr>
        <w:t xml:space="preserve">: </w:t>
      </w:r>
      <w:r w:rsidR="00417104" w:rsidRPr="00D36D8E">
        <w:rPr>
          <w:sz w:val="24"/>
          <w:szCs w:val="24"/>
        </w:rPr>
        <w:t>8 q</w:t>
      </w:r>
      <w:r w:rsidR="00417104" w:rsidRPr="0034435F">
        <w:rPr>
          <w:sz w:val="24"/>
          <w:szCs w:val="24"/>
        </w:rPr>
        <w:t xml:space="preserve">uality parameters, </w:t>
      </w:r>
      <w:r w:rsidR="00767C0A" w:rsidRPr="0034435F">
        <w:rPr>
          <w:sz w:val="24"/>
          <w:szCs w:val="24"/>
        </w:rPr>
        <w:t xml:space="preserve">trained </w:t>
      </w:r>
      <w:r w:rsidR="00767C0A" w:rsidRPr="0035411B">
        <w:rPr>
          <w:sz w:val="24"/>
          <w:szCs w:val="24"/>
        </w:rPr>
        <w:t>fo</w:t>
      </w:r>
      <w:r w:rsidR="00767C0A" w:rsidRPr="004A0477">
        <w:rPr>
          <w:sz w:val="24"/>
          <w:szCs w:val="24"/>
        </w:rPr>
        <w:t xml:space="preserve">r </w:t>
      </w:r>
      <w:r w:rsidR="005A7677" w:rsidRPr="004A0477">
        <w:rPr>
          <w:sz w:val="24"/>
          <w:szCs w:val="24"/>
        </w:rPr>
        <w:t>MSE</w:t>
      </w:r>
    </w:p>
    <w:p w14:paraId="1212307E" w14:textId="2BF9E97D" w:rsidR="006F7106" w:rsidRPr="004A0477" w:rsidRDefault="006F7106" w:rsidP="00417104">
      <w:pPr>
        <w:pStyle w:val="ListParagraph"/>
        <w:numPr>
          <w:ilvl w:val="0"/>
          <w:numId w:val="16"/>
        </w:numPr>
        <w:rPr>
          <w:sz w:val="24"/>
          <w:szCs w:val="24"/>
        </w:rPr>
      </w:pPr>
      <w:r w:rsidRPr="004A0477">
        <w:rPr>
          <w:sz w:val="24"/>
          <w:szCs w:val="24"/>
        </w:rPr>
        <w:t>bmsh2018-hyperprior</w:t>
      </w:r>
      <w:r w:rsidR="00DF01FA" w:rsidRPr="004A0477">
        <w:rPr>
          <w:sz w:val="24"/>
          <w:szCs w:val="24"/>
        </w:rPr>
        <w:t xml:space="preserve"> </w:t>
      </w:r>
      <w:r w:rsidR="00C8451F" w:rsidRPr="00D36D8E">
        <w:rPr>
          <w:sz w:val="24"/>
          <w:szCs w:val="24"/>
        </w:rPr>
        <w:fldChar w:fldCharType="begin"/>
      </w:r>
      <w:r w:rsidR="00D517D6">
        <w:rPr>
          <w:sz w:val="24"/>
          <w:szCs w:val="24"/>
        </w:rPr>
        <w:instrText xml:space="preserve"> ADDIN ZOTERO_ITEM CSL_CITATION {"citationID":"oeNLBgMR","properties":{"formattedCitation":"[4]","plainCitation":"[4]","noteIndex":0},"citationItems":[{"id":98,"uris":["http://zotero.org/users/local/AFCq6KPM/items/89TGH7WG"],"uri":["http://zotero.org/users/local/AFCq6KPM/items/89TGH7WG"],"itemData":{"id":98,"type":"article-journal","abstract":"We describe an end-to-end trainable model for image compression based on variational autoencoders. The model incorporates a hyperprior to effectively capture spatial dependencies in the latent representation. This hyperprior relates to side information, a concept universal to virtually all modern image codecs, but largely unexplored in image compression using artiﬁcial neural networks (ANNs). Unlike existing autoencoder compression methods, our model trains a complex prior jointly with the underlying autoencoder. We demonstrate that this model leads to state-of-the-art image compression when measuring visual quality using the popular MS-SSIM index, and yields rate–distortion performance surpassing published ANN-based methods when evaluated using a more traditional metric based on squared error (PSNR). Furthermore, we provide a qualitative comparison of models trained for different distortion metrics.","container-title":"arXiv:1802.01436 [cs, eess, math]","language":"en","note":"arXiv: 1802.01436","source":"arXiv.org","title":"Variational image compression with a scale hyperprior","URL":"http://arxiv.org/abs/1802.01436","author":[{"family":"Ballé","given":"Johannes"},{"family":"Minnen","given":"David"},{"family":"Singh","given":"Saurabh"},{"family":"Hwang","given":"Sung Jin"},{"family":"Johnston","given":"Nick"}],"accessed":{"date-parts":[["2018",5,25]]},"issued":{"date-parts":[["2018",1,31]]}}}],"schema":"https://github.com/citation-style-language/schema/raw/master/csl-citation.json"} </w:instrText>
      </w:r>
      <w:r w:rsidR="00C8451F" w:rsidRPr="00D36D8E">
        <w:rPr>
          <w:sz w:val="24"/>
          <w:szCs w:val="24"/>
        </w:rPr>
        <w:fldChar w:fldCharType="separate"/>
      </w:r>
      <w:r w:rsidR="00DF01FA" w:rsidRPr="00D36D8E">
        <w:rPr>
          <w:sz w:val="24"/>
          <w:szCs w:val="24"/>
        </w:rPr>
        <w:t>[4]</w:t>
      </w:r>
      <w:r w:rsidR="00C8451F" w:rsidRPr="00D36D8E">
        <w:rPr>
          <w:sz w:val="24"/>
          <w:szCs w:val="24"/>
        </w:rPr>
        <w:fldChar w:fldCharType="end"/>
      </w:r>
      <w:r w:rsidR="00417104" w:rsidRPr="00041BDC">
        <w:rPr>
          <w:sz w:val="24"/>
          <w:szCs w:val="24"/>
        </w:rPr>
        <w:t xml:space="preserve">: </w:t>
      </w:r>
      <w:r w:rsidR="00417104" w:rsidRPr="00D36D8E">
        <w:rPr>
          <w:sz w:val="24"/>
          <w:szCs w:val="24"/>
        </w:rPr>
        <w:t>8 q</w:t>
      </w:r>
      <w:r w:rsidR="00417104" w:rsidRPr="0034435F">
        <w:rPr>
          <w:sz w:val="24"/>
          <w:szCs w:val="24"/>
        </w:rPr>
        <w:t xml:space="preserve">uality parameters, </w:t>
      </w:r>
      <w:r w:rsidR="00767C0A" w:rsidRPr="0034435F">
        <w:rPr>
          <w:sz w:val="24"/>
          <w:szCs w:val="24"/>
        </w:rPr>
        <w:t>trained fo</w:t>
      </w:r>
      <w:r w:rsidR="00767C0A" w:rsidRPr="0035411B">
        <w:rPr>
          <w:sz w:val="24"/>
          <w:szCs w:val="24"/>
        </w:rPr>
        <w:t xml:space="preserve">r </w:t>
      </w:r>
      <w:r w:rsidR="005A7677" w:rsidRPr="004A0477">
        <w:rPr>
          <w:sz w:val="24"/>
          <w:szCs w:val="24"/>
        </w:rPr>
        <w:t>MSE</w:t>
      </w:r>
    </w:p>
    <w:p w14:paraId="15E710BF" w14:textId="38E38555" w:rsidR="006F7106" w:rsidRPr="004A0477" w:rsidRDefault="006F7106" w:rsidP="00417104">
      <w:pPr>
        <w:pStyle w:val="ListParagraph"/>
        <w:numPr>
          <w:ilvl w:val="0"/>
          <w:numId w:val="16"/>
        </w:numPr>
        <w:rPr>
          <w:sz w:val="24"/>
          <w:szCs w:val="24"/>
        </w:rPr>
      </w:pPr>
      <w:r w:rsidRPr="004A0477">
        <w:rPr>
          <w:sz w:val="24"/>
          <w:szCs w:val="24"/>
        </w:rPr>
        <w:t>mbt2018-mean</w:t>
      </w:r>
      <w:r w:rsidR="00DF01FA" w:rsidRPr="004A0477">
        <w:rPr>
          <w:sz w:val="24"/>
          <w:szCs w:val="24"/>
        </w:rPr>
        <w:t xml:space="preserve"> </w:t>
      </w:r>
      <w:r w:rsidR="00DF01FA" w:rsidRPr="00D36D8E">
        <w:rPr>
          <w:sz w:val="24"/>
          <w:szCs w:val="24"/>
        </w:rPr>
        <w:fldChar w:fldCharType="begin"/>
      </w:r>
      <w:r w:rsidR="00D517D6">
        <w:rPr>
          <w:sz w:val="24"/>
          <w:szCs w:val="24"/>
        </w:rPr>
        <w:instrText xml:space="preserve"> ADDIN ZOTERO_ITEM CSL_CITATION {"citationID":"y4fBxTcd","properties":{"formattedCitation":"[5]","plainCitation":"[5]","noteIndex":0},"citationItems":[{"id":2457,"uris":["http://zotero.org/users/local/AFCq6KPM/items/INJIKSJS"],"uri":["http://zotero.org/users/local/AFCq6KPM/items/INJIKSJS"],"itemData":{"id":2457,"type":"article-journal","abstract":"Recent models for learned image compression are based on autoencoders, learning approximately invertible mappings from pixels to a quantized latent representation. These are combined with an entropy model, a prior on the latent representation that can be used with standard arithmetic coding algorithms to yield a compressed bitstream. Recently, hierarchical entropy models have been introduced as a way to exploit more structure in the latents than simple fully factorized priors, improving compression performance while maintaining end-to-end optimization. Inspired by the success of autoregressive priors in probabilistic generative models, we examine autoregressive, hierarchical, as well as combined priors as alternatives, weighing their costs and beneﬁts in the context of image compression. While it is well known that autoregressive models come with a signiﬁcant computational penalty, we ﬁnd that in terms of compression performance, autoregressive and hierarchical priors are complementary and, together, exploit the probabilistic structure in the latents better than all previous learned models. The combined model yields state-of-the-art rate–distortion performance, providing a 15.8% average reduction in ﬁle size over the previous state-of-the-art method based on deep learning, which corresponds to a 59.8% size reduction over JPEG, more than 35% reduction compared to WebP and JPEG2000, and bitstreams 8.4% smaller than BPG, the current state-of-the-art image codec. To the best of our knowledge, our model is the ﬁrst learning-based method to outperform BPG on both PSNR and MS-SSIM distortion metrics.","container-title":"arXiv:1809.02736 [cs]","language":"en","note":"arXiv: 1809.02736","source":"arXiv.org","title":"Joint Autoregressive and Hierarchical Priors for Learned Image Compression","URL":"http://arxiv.org/abs/1809.02736","author":[{"family":"Minnen","given":"David"},{"family":"Ballé","given":"Johannes"},{"family":"Toderici","given":"George"}],"accessed":{"date-parts":[["2020",2,10]]},"issued":{"date-parts":[["2018",9,7]]}}}],"schema":"https://github.com/citation-style-language/schema/raw/master/csl-citation.json"} </w:instrText>
      </w:r>
      <w:r w:rsidR="00DF01FA" w:rsidRPr="00D36D8E">
        <w:rPr>
          <w:sz w:val="24"/>
          <w:szCs w:val="24"/>
        </w:rPr>
        <w:fldChar w:fldCharType="separate"/>
      </w:r>
      <w:r w:rsidR="00E93369" w:rsidRPr="00D36D8E">
        <w:rPr>
          <w:sz w:val="24"/>
          <w:szCs w:val="24"/>
        </w:rPr>
        <w:t>[5]</w:t>
      </w:r>
      <w:r w:rsidR="00DF01FA" w:rsidRPr="00D36D8E">
        <w:rPr>
          <w:sz w:val="24"/>
          <w:szCs w:val="24"/>
        </w:rPr>
        <w:fldChar w:fldCharType="end"/>
      </w:r>
      <w:r w:rsidR="00417104" w:rsidRPr="00041BDC">
        <w:rPr>
          <w:sz w:val="24"/>
          <w:szCs w:val="24"/>
        </w:rPr>
        <w:t xml:space="preserve">: </w:t>
      </w:r>
      <w:r w:rsidR="00417104" w:rsidRPr="00D36D8E">
        <w:rPr>
          <w:sz w:val="24"/>
          <w:szCs w:val="24"/>
        </w:rPr>
        <w:t>8 q</w:t>
      </w:r>
      <w:r w:rsidR="00417104" w:rsidRPr="0034435F">
        <w:rPr>
          <w:sz w:val="24"/>
          <w:szCs w:val="24"/>
        </w:rPr>
        <w:t xml:space="preserve">uality parameters, </w:t>
      </w:r>
      <w:r w:rsidR="00767C0A" w:rsidRPr="0034435F">
        <w:rPr>
          <w:sz w:val="24"/>
          <w:szCs w:val="24"/>
        </w:rPr>
        <w:t>trained fo</w:t>
      </w:r>
      <w:r w:rsidR="00767C0A" w:rsidRPr="0035411B">
        <w:rPr>
          <w:sz w:val="24"/>
          <w:szCs w:val="24"/>
        </w:rPr>
        <w:t xml:space="preserve">r </w:t>
      </w:r>
      <w:r w:rsidR="005A7677" w:rsidRPr="004A0477">
        <w:rPr>
          <w:sz w:val="24"/>
          <w:szCs w:val="24"/>
        </w:rPr>
        <w:t>MSE</w:t>
      </w:r>
    </w:p>
    <w:p w14:paraId="4F4FC26A" w14:textId="61F795FD" w:rsidR="006F7106" w:rsidRPr="004A0477" w:rsidRDefault="006F7106" w:rsidP="00095F48">
      <w:pPr>
        <w:pStyle w:val="ListParagraph"/>
        <w:numPr>
          <w:ilvl w:val="0"/>
          <w:numId w:val="16"/>
        </w:numPr>
        <w:rPr>
          <w:sz w:val="24"/>
          <w:szCs w:val="24"/>
        </w:rPr>
      </w:pPr>
      <w:r w:rsidRPr="004A0477">
        <w:rPr>
          <w:sz w:val="24"/>
          <w:szCs w:val="24"/>
        </w:rPr>
        <w:t>mbt2018</w:t>
      </w:r>
      <w:r w:rsidR="00E93369" w:rsidRPr="004A0477">
        <w:rPr>
          <w:sz w:val="24"/>
          <w:szCs w:val="24"/>
        </w:rPr>
        <w:t xml:space="preserve"> </w:t>
      </w:r>
      <w:r w:rsidR="00E93369" w:rsidRPr="00D36D8E">
        <w:rPr>
          <w:sz w:val="24"/>
          <w:szCs w:val="24"/>
        </w:rPr>
        <w:fldChar w:fldCharType="begin"/>
      </w:r>
      <w:r w:rsidR="00D517D6">
        <w:rPr>
          <w:sz w:val="24"/>
          <w:szCs w:val="24"/>
        </w:rPr>
        <w:instrText xml:space="preserve"> ADDIN ZOTERO_ITEM CSL_CITATION {"citationID":"Cq7pzAAc","properties":{"formattedCitation":"[5]","plainCitation":"[5]","noteIndex":0},"citationItems":[{"id":2457,"uris":["http://zotero.org/users/local/AFCq6KPM/items/INJIKSJS"],"uri":["http://zotero.org/users/local/AFCq6KPM/items/INJIKSJS"],"itemData":{"id":2457,"type":"article-journal","abstract":"Recent models for learned image compression are based on autoencoders, learning approximately invertible mappings from pixels to a quantized latent representation. These are combined with an entropy model, a prior on the latent representation that can be used with standard arithmetic coding algorithms to yield a compressed bitstream. Recently, hierarchical entropy models have been introduced as a way to exploit more structure in the latents than simple fully factorized priors, improving compression performance while maintaining end-to-end optimization. Inspired by the success of autoregressive priors in probabilistic generative models, we examine autoregressive, hierarchical, as well as combined priors as alternatives, weighing their costs and beneﬁts in the context of image compression. While it is well known that autoregressive models come with a signiﬁcant computational penalty, we ﬁnd that in terms of compression performance, autoregressive and hierarchical priors are complementary and, together, exploit the probabilistic structure in the latents better than all previous learned models. The combined model yields state-of-the-art rate–distortion performance, providing a 15.8% average reduction in ﬁle size over the previous state-of-the-art method based on deep learning, which corresponds to a 59.8% size reduction over JPEG, more than 35% reduction compared to WebP and JPEG2000, and bitstreams 8.4% smaller than BPG, the current state-of-the-art image codec. To the best of our knowledge, our model is the ﬁrst learning-based method to outperform BPG on both PSNR and MS-SSIM distortion metrics.","container-title":"arXiv:1809.02736 [cs]","language":"en","note":"arXiv: 1809.02736","source":"arXiv.org","title":"Joint Autoregressive and Hierarchical Priors for Learned Image Compression","URL":"http://arxiv.org/abs/1809.02736","author":[{"family":"Minnen","given":"David"},{"family":"Ballé","given":"Johannes"},{"family":"Toderici","given":"George"}],"accessed":{"date-parts":[["2020",2,10]]},"issued":{"date-parts":[["2018",9,7]]}}}],"schema":"https://github.com/citation-style-language/schema/raw/master/csl-citation.json"} </w:instrText>
      </w:r>
      <w:r w:rsidR="00E93369" w:rsidRPr="00D36D8E">
        <w:rPr>
          <w:sz w:val="24"/>
          <w:szCs w:val="24"/>
        </w:rPr>
        <w:fldChar w:fldCharType="separate"/>
      </w:r>
      <w:r w:rsidR="00404153" w:rsidRPr="00D36D8E">
        <w:rPr>
          <w:sz w:val="24"/>
          <w:szCs w:val="24"/>
        </w:rPr>
        <w:t>[5]</w:t>
      </w:r>
      <w:r w:rsidR="00E93369" w:rsidRPr="00D36D8E">
        <w:rPr>
          <w:sz w:val="24"/>
          <w:szCs w:val="24"/>
        </w:rPr>
        <w:fldChar w:fldCharType="end"/>
      </w:r>
      <w:r w:rsidR="00417104" w:rsidRPr="00041BDC">
        <w:rPr>
          <w:sz w:val="24"/>
          <w:szCs w:val="24"/>
        </w:rPr>
        <w:t xml:space="preserve">: </w:t>
      </w:r>
      <w:r w:rsidR="00417104" w:rsidRPr="00D36D8E">
        <w:rPr>
          <w:sz w:val="24"/>
          <w:szCs w:val="24"/>
        </w:rPr>
        <w:t>8 q</w:t>
      </w:r>
      <w:r w:rsidR="00417104" w:rsidRPr="0034435F">
        <w:rPr>
          <w:sz w:val="24"/>
          <w:szCs w:val="24"/>
        </w:rPr>
        <w:t xml:space="preserve">uality parameters, </w:t>
      </w:r>
      <w:r w:rsidR="00767C0A" w:rsidRPr="0034435F">
        <w:rPr>
          <w:sz w:val="24"/>
          <w:szCs w:val="24"/>
        </w:rPr>
        <w:t>trained fo</w:t>
      </w:r>
      <w:r w:rsidR="00767C0A" w:rsidRPr="0035411B">
        <w:rPr>
          <w:sz w:val="24"/>
          <w:szCs w:val="24"/>
        </w:rPr>
        <w:t xml:space="preserve">r </w:t>
      </w:r>
      <w:r w:rsidR="005A7677" w:rsidRPr="004A0477">
        <w:rPr>
          <w:sz w:val="24"/>
          <w:szCs w:val="24"/>
        </w:rPr>
        <w:t>MSE</w:t>
      </w:r>
    </w:p>
    <w:p w14:paraId="033DBAF6" w14:textId="69FE4497" w:rsidR="0002037D" w:rsidRPr="004A0477" w:rsidRDefault="0002037D" w:rsidP="0002037D">
      <w:r w:rsidRPr="004A0477">
        <w:t>The following models are implemented</w:t>
      </w:r>
      <w:r w:rsidR="00312B79" w:rsidRPr="004A0477">
        <w:t>,</w:t>
      </w:r>
      <w:r w:rsidRPr="004A0477">
        <w:t xml:space="preserve"> and </w:t>
      </w:r>
      <w:r w:rsidR="00600C01" w:rsidRPr="004A0477">
        <w:t xml:space="preserve">pre-trained </w:t>
      </w:r>
      <w:r w:rsidRPr="004A0477">
        <w:t>weights will be made available soon:</w:t>
      </w:r>
    </w:p>
    <w:p w14:paraId="67B1B2EC" w14:textId="2F904C8B" w:rsidR="0002037D" w:rsidRPr="00041BDC" w:rsidRDefault="00404153" w:rsidP="00312B79">
      <w:pPr>
        <w:pStyle w:val="ListParagraph"/>
        <w:numPr>
          <w:ilvl w:val="0"/>
          <w:numId w:val="17"/>
        </w:numPr>
        <w:rPr>
          <w:sz w:val="24"/>
          <w:szCs w:val="24"/>
        </w:rPr>
      </w:pPr>
      <w:r w:rsidRPr="004A0477">
        <w:rPr>
          <w:sz w:val="24"/>
          <w:szCs w:val="24"/>
        </w:rPr>
        <w:t xml:space="preserve">Anchor model from </w:t>
      </w:r>
      <w:r w:rsidRPr="00D36D8E">
        <w:rPr>
          <w:sz w:val="24"/>
          <w:szCs w:val="24"/>
        </w:rPr>
        <w:fldChar w:fldCharType="begin"/>
      </w:r>
      <w:r w:rsidR="00D517D6">
        <w:rPr>
          <w:sz w:val="24"/>
          <w:szCs w:val="24"/>
        </w:rPr>
        <w:instrText xml:space="preserve"> ADDIN ZOTERO_ITEM CSL_CITATION {"citationID":"1tcwinKx","properties":{"formattedCitation":"[6]","plainCitation":"[6]","noteIndex":0},"citationItems":[{"id":2381,"uris":["http://zotero.org/users/local/AFCq6KPM/items/LUK8F7WN"],"uri":["http://zotero.org/users/local/AFCq6KPM/items/LUK8F7WN"],"itemData":{"id":2381,"type":"article-journal","abstract":"Image compression is a fundamental research ﬁeld due to its signiﬁcant inﬂuence on transmission and storage. Many well-known image compression standards have been developed and widely used for many decades. Recently, learned compression methods exhibit a fast development trend with promising results. However, there is still a performance gap between learned compression algorithms and reigning compression standards, especially in terms of widely used PSNR metric. In this paper, we explore the remaining redundancy of recent learned compression algorithms. We have found accurate entropy models for rate estimation largely affect the optimization of network parameters and thus affect the rate-distortion performance. Therefore, in this paper, we propose to use discretized Gaussian Mixture Likelihoods to parameterize the distributions of latent codes, which can achieve a more accurate and ﬂexible entropy model. Besides, we take advantage of recent attention modules and incorporate them into the network architecture to enhance the performance. Experimental results demonstrate our proposed method achieves a state-of-theart performance compared to existing learned compression methods on both Kodak and high-resolution datasets. To our knowledge our approach is the ﬁrst work to achieve comparable performance with latest compression standard Versatile Video Coding (VVC) regarding PSNR. More importantly, our approach can generate more visually pleasant results when optimized by MS-SSIM.","container-title":"arXiv:2001.01568 [eess]","language":"en","note":"arXiv: 2001.01568","source":"arXiv.org","title":"Learned Image Compression with Discretized Gaussian Mixture Likelihoods and Attention Modules","URL":"http://arxiv.org/abs/2001.01568","author":[{"family":"Cheng","given":"Zhengxue"},{"family":"Sun","given":"Heming"},{"family":"Takeuchi","given":"Masaru"},{"family":"Katto","given":"Jiro"}],"accessed":{"date-parts":[["2020",1,13]]},"issued":{"date-parts":[["2020",1,6]]}}}],"schema":"https://github.com/citation-style-language/schema/raw/master/csl-citation.json"} </w:instrText>
      </w:r>
      <w:r w:rsidRPr="00D36D8E">
        <w:rPr>
          <w:sz w:val="24"/>
          <w:szCs w:val="24"/>
        </w:rPr>
        <w:fldChar w:fldCharType="separate"/>
      </w:r>
      <w:r w:rsidR="00AA1551" w:rsidRPr="00D36D8E">
        <w:rPr>
          <w:sz w:val="24"/>
          <w:szCs w:val="24"/>
        </w:rPr>
        <w:t>[6]</w:t>
      </w:r>
      <w:r w:rsidRPr="00D36D8E">
        <w:rPr>
          <w:sz w:val="24"/>
          <w:szCs w:val="24"/>
        </w:rPr>
        <w:fldChar w:fldCharType="end"/>
      </w:r>
    </w:p>
    <w:p w14:paraId="0DD3E2AB" w14:textId="547170FF" w:rsidR="00AA1551" w:rsidRPr="00041BDC" w:rsidRDefault="00AA1551" w:rsidP="00312B79">
      <w:pPr>
        <w:pStyle w:val="ListParagraph"/>
        <w:numPr>
          <w:ilvl w:val="0"/>
          <w:numId w:val="17"/>
        </w:numPr>
        <w:rPr>
          <w:sz w:val="24"/>
          <w:szCs w:val="24"/>
        </w:rPr>
      </w:pPr>
      <w:r w:rsidRPr="00D36D8E">
        <w:rPr>
          <w:sz w:val="24"/>
          <w:szCs w:val="24"/>
        </w:rPr>
        <w:t xml:space="preserve">Self-attention variant model from </w:t>
      </w:r>
      <w:r w:rsidRPr="00D36D8E">
        <w:rPr>
          <w:sz w:val="24"/>
          <w:szCs w:val="24"/>
        </w:rPr>
        <w:fldChar w:fldCharType="begin"/>
      </w:r>
      <w:r w:rsidR="00D517D6">
        <w:rPr>
          <w:sz w:val="24"/>
          <w:szCs w:val="24"/>
        </w:rPr>
        <w:instrText xml:space="preserve"> ADDIN ZOTERO_ITEM CSL_CITATION {"citationID":"myJYUfsv","properties":{"formattedCitation":"[6]","plainCitation":"[6]","noteIndex":0},"citationItems":[{"id":2381,"uris":["http://zotero.org/users/local/AFCq6KPM/items/LUK8F7WN"],"uri":["http://zotero.org/users/local/AFCq6KPM/items/LUK8F7WN"],"itemData":{"id":2381,"type":"article-journal","abstract":"Image compression is a fundamental research ﬁeld due to its signiﬁcant inﬂuence on transmission and storage. Many well-known image compression standards have been developed and widely used for many decades. Recently, learned compression methods exhibit a fast development trend with promising results. However, there is still a performance gap between learned compression algorithms and reigning compression standards, especially in terms of widely used PSNR metric. In this paper, we explore the remaining redundancy of recent learned compression algorithms. We have found accurate entropy models for rate estimation largely affect the optimization of network parameters and thus affect the rate-distortion performance. Therefore, in this paper, we propose to use discretized Gaussian Mixture Likelihoods to parameterize the distributions of latent codes, which can achieve a more accurate and ﬂexible entropy model. Besides, we take advantage of recent attention modules and incorporate them into the network architecture to enhance the performance. Experimental results demonstrate our proposed method achieves a state-of-theart performance compared to existing learned compression methods on both Kodak and high-resolution datasets. To our knowledge our approach is the ﬁrst work to achieve comparable performance with latest compression standard Versatile Video Coding (VVC) regarding PSNR. More importantly, our approach can generate more visually pleasant results when optimized by MS-SSIM.","container-title":"arXiv:2001.01568 [eess]","language":"en","note":"arXiv: 2001.01568","source":"arXiv.org","title":"Learned Image Compression with Discretized Gaussian Mixture Likelihoods and Attention Modules","URL":"http://arxiv.org/abs/2001.01568","author":[{"family":"Cheng","given":"Zhengxue"},{"family":"Sun","given":"Heming"},{"family":"Takeuchi","given":"Masaru"},{"family":"Katto","given":"Jiro"}],"accessed":{"date-parts":[["2020",1,13]]},"issued":{"date-parts":[["2020",1,6]]}}}],"schema":"https://github.com/citation-style-language/schema/raw/master/csl-citation.json"} </w:instrText>
      </w:r>
      <w:r w:rsidRPr="00D36D8E">
        <w:rPr>
          <w:sz w:val="24"/>
          <w:szCs w:val="24"/>
        </w:rPr>
        <w:fldChar w:fldCharType="separate"/>
      </w:r>
      <w:r w:rsidR="0076643A" w:rsidRPr="00D36D8E">
        <w:rPr>
          <w:sz w:val="24"/>
          <w:szCs w:val="24"/>
        </w:rPr>
        <w:t>[6]</w:t>
      </w:r>
      <w:r w:rsidRPr="00D36D8E">
        <w:rPr>
          <w:sz w:val="24"/>
          <w:szCs w:val="24"/>
        </w:rPr>
        <w:fldChar w:fldCharType="end"/>
      </w:r>
    </w:p>
    <w:p w14:paraId="3C0773DB" w14:textId="11BC39A0" w:rsidR="00271A4E" w:rsidRPr="009C51FA" w:rsidRDefault="00271A4E" w:rsidP="00232487">
      <w:pPr>
        <w:rPr>
          <w:lang w:val="fr-FR"/>
        </w:rPr>
      </w:pPr>
      <w:r w:rsidRPr="009C51FA">
        <w:rPr>
          <w:i/>
        </w:rPr>
        <w:t>CompressAI</w:t>
      </w:r>
      <w:r w:rsidRPr="00F52412">
        <w:t xml:space="preserve"> documentation is available </w:t>
      </w:r>
      <w:r w:rsidR="005057FA" w:rsidRPr="00F52412">
        <w:t>online:</w:t>
      </w:r>
      <w:r w:rsidRPr="00F52412">
        <w:t xml:space="preserve"> </w:t>
      </w:r>
      <w:hyperlink r:id="rId12" w:history="1">
        <w:r w:rsidR="00D0743D" w:rsidRPr="00F52412">
          <w:rPr>
            <w:rStyle w:val="Hyperlink"/>
          </w:rPr>
          <w:t>https://interdigitalinc.github.io/CompressAI</w:t>
        </w:r>
      </w:hyperlink>
      <w:r w:rsidRPr="009C51FA">
        <w:rPr>
          <w:lang w:val="fr-FR"/>
        </w:rPr>
        <w:t>.</w:t>
      </w:r>
    </w:p>
    <w:p w14:paraId="011CF378" w14:textId="77777777" w:rsidR="00271A4E" w:rsidRPr="0051203E" w:rsidRDefault="00271A4E" w:rsidP="00E56F0D">
      <w:pPr>
        <w:rPr>
          <w:lang w:val="fr-FR"/>
        </w:rPr>
      </w:pPr>
    </w:p>
    <w:p w14:paraId="6331313E" w14:textId="48124CE6" w:rsidR="009C6AF7" w:rsidRPr="00812C02" w:rsidRDefault="009C6AF7" w:rsidP="00E56F0D">
      <w:r w:rsidRPr="00041BDC">
        <w:t>In</w:t>
      </w:r>
      <w:r w:rsidRPr="00D36D8E">
        <w:t xml:space="preserve"> addition</w:t>
      </w:r>
      <w:r w:rsidR="006950C2" w:rsidRPr="00D36D8E">
        <w:t>,</w:t>
      </w:r>
      <w:r w:rsidRPr="0034435F">
        <w:t xml:space="preserve"> we are also working on ma</w:t>
      </w:r>
      <w:r w:rsidRPr="0035411B">
        <w:t xml:space="preserve">king </w:t>
      </w:r>
      <w:r w:rsidRPr="004A0477">
        <w:t>CompressAI fully compati</w:t>
      </w:r>
      <w:r w:rsidRPr="0051203E">
        <w:t>ble with TorchScript</w:t>
      </w:r>
      <w:r w:rsidRPr="00041BDC">
        <w:rPr>
          <w:rStyle w:val="FootnoteReference"/>
        </w:rPr>
        <w:footnoteReference w:id="6"/>
      </w:r>
      <w:r w:rsidRPr="00041BDC">
        <w:t>,</w:t>
      </w:r>
      <w:r w:rsidRPr="00D36D8E">
        <w:t xml:space="preserve"> so that the models can be e</w:t>
      </w:r>
      <w:r w:rsidRPr="00301097">
        <w:t>as</w:t>
      </w:r>
      <w:r w:rsidRPr="0035411B">
        <w:t>ily exported</w:t>
      </w:r>
      <w:r w:rsidRPr="004A0477">
        <w:t xml:space="preserve"> and optimized for differen</w:t>
      </w:r>
      <w:r w:rsidRPr="0051203E">
        <w:t>t platforms</w:t>
      </w:r>
      <w:r w:rsidR="009E7A80" w:rsidRPr="0051203E">
        <w:t xml:space="preserve"> or standalone programs</w:t>
      </w:r>
      <w:r w:rsidRPr="0051203E">
        <w:t xml:space="preserve">. </w:t>
      </w:r>
      <w:r w:rsidR="006950C2" w:rsidRPr="0051203E">
        <w:t xml:space="preserve">In the meantime, we can report </w:t>
      </w:r>
      <w:r w:rsidR="0065668C" w:rsidRPr="0051203E">
        <w:t>that we have been able to export the models to the ONNX</w:t>
      </w:r>
      <w:r w:rsidR="0065668C" w:rsidRPr="00041BDC">
        <w:rPr>
          <w:rStyle w:val="FootnoteReference"/>
        </w:rPr>
        <w:footnoteReference w:id="7"/>
      </w:r>
      <w:r w:rsidR="0065668C" w:rsidRPr="00041BDC">
        <w:t xml:space="preserve"> and CoreML</w:t>
      </w:r>
      <w:r w:rsidR="00340087" w:rsidRPr="00041BDC">
        <w:rPr>
          <w:rStyle w:val="FootnoteReference"/>
        </w:rPr>
        <w:footnoteReference w:id="8"/>
      </w:r>
      <w:r w:rsidR="00340087" w:rsidRPr="00041BDC">
        <w:t xml:space="preserve"> formats.</w:t>
      </w:r>
    </w:p>
    <w:p w14:paraId="56391F42" w14:textId="1706F6D4" w:rsidR="003C4B1D" w:rsidRPr="0051203E" w:rsidRDefault="00427DA0" w:rsidP="00427DA0">
      <w:pPr>
        <w:pStyle w:val="Heading2"/>
        <w:ind w:left="540" w:hanging="567"/>
      </w:pPr>
      <w:r w:rsidRPr="00330501">
        <w:t>B</w:t>
      </w:r>
      <w:r w:rsidRPr="0034435F">
        <w:t xml:space="preserve">enchmarking with traditional </w:t>
      </w:r>
      <w:r w:rsidRPr="0035411B">
        <w:t>compr</w:t>
      </w:r>
      <w:r w:rsidRPr="004A0477">
        <w:t>e</w:t>
      </w:r>
      <w:r w:rsidRPr="0051203E">
        <w:t>ssion methods</w:t>
      </w:r>
    </w:p>
    <w:p w14:paraId="59C93627" w14:textId="2F310E83" w:rsidR="003C4B1D" w:rsidRPr="0034435F" w:rsidRDefault="00952217" w:rsidP="003C4B1D">
      <w:r w:rsidRPr="00041BDC">
        <w:t>The following hybrid codec</w:t>
      </w:r>
      <w:r w:rsidR="006600FB" w:rsidRPr="00D36D8E">
        <w:t xml:space="preserve">s can </w:t>
      </w:r>
      <w:r w:rsidR="006600FB" w:rsidRPr="0034435F">
        <w:t>be used for evaluation with CompressAI:</w:t>
      </w:r>
    </w:p>
    <w:p w14:paraId="6ED89A7E" w14:textId="4C1E2626" w:rsidR="004020B6" w:rsidRPr="00041BDC" w:rsidRDefault="006600FB" w:rsidP="004020B6">
      <w:pPr>
        <w:pStyle w:val="ListParagraph"/>
        <w:numPr>
          <w:ilvl w:val="0"/>
          <w:numId w:val="12"/>
        </w:numPr>
        <w:rPr>
          <w:sz w:val="24"/>
          <w:szCs w:val="24"/>
        </w:rPr>
      </w:pPr>
      <w:r w:rsidRPr="0035411B">
        <w:rPr>
          <w:sz w:val="24"/>
          <w:szCs w:val="24"/>
        </w:rPr>
        <w:t>JPEG</w:t>
      </w:r>
      <w:r w:rsidR="00670631" w:rsidRPr="004A0477">
        <w:rPr>
          <w:sz w:val="24"/>
          <w:szCs w:val="24"/>
        </w:rPr>
        <w:t>: libjpeg</w:t>
      </w:r>
      <w:r w:rsidR="007C4150" w:rsidRPr="0051203E">
        <w:rPr>
          <w:sz w:val="24"/>
          <w:szCs w:val="24"/>
        </w:rPr>
        <w:t xml:space="preserve"> </w:t>
      </w:r>
      <w:hyperlink r:id="rId13" w:history="1">
        <w:r w:rsidR="004020B6" w:rsidRPr="00D36D8E">
          <w:rPr>
            <w:rStyle w:val="Hyperlink"/>
            <w:sz w:val="24"/>
            <w:szCs w:val="24"/>
          </w:rPr>
          <w:t>http://ijg.org/</w:t>
        </w:r>
      </w:hyperlink>
    </w:p>
    <w:p w14:paraId="1336020D" w14:textId="3BAA68C8" w:rsidR="004020B6" w:rsidRPr="00041BDC" w:rsidRDefault="004020B6" w:rsidP="004020B6">
      <w:pPr>
        <w:pStyle w:val="ListParagraph"/>
        <w:numPr>
          <w:ilvl w:val="0"/>
          <w:numId w:val="12"/>
        </w:numPr>
        <w:rPr>
          <w:sz w:val="24"/>
          <w:szCs w:val="24"/>
        </w:rPr>
      </w:pPr>
      <w:r w:rsidRPr="00D36D8E">
        <w:rPr>
          <w:sz w:val="24"/>
          <w:szCs w:val="24"/>
        </w:rPr>
        <w:t>J</w:t>
      </w:r>
      <w:r w:rsidR="006600FB" w:rsidRPr="00D36D8E">
        <w:rPr>
          <w:sz w:val="24"/>
          <w:szCs w:val="24"/>
        </w:rPr>
        <w:t>PEG2000</w:t>
      </w:r>
      <w:r w:rsidR="00670631" w:rsidRPr="0034435F">
        <w:rPr>
          <w:sz w:val="24"/>
          <w:szCs w:val="24"/>
        </w:rPr>
        <w:t>: openjpeg</w:t>
      </w:r>
      <w:r w:rsidR="007C4150" w:rsidRPr="0034435F">
        <w:rPr>
          <w:sz w:val="24"/>
          <w:szCs w:val="24"/>
        </w:rPr>
        <w:t xml:space="preserve"> </w:t>
      </w:r>
      <w:hyperlink r:id="rId14" w:history="1">
        <w:r w:rsidRPr="00D36D8E">
          <w:rPr>
            <w:rStyle w:val="Hyperlink"/>
            <w:sz w:val="24"/>
            <w:szCs w:val="24"/>
          </w:rPr>
          <w:t>http://www.openjpeg.org/</w:t>
        </w:r>
      </w:hyperlink>
    </w:p>
    <w:p w14:paraId="6889C75D" w14:textId="4FBFFC11" w:rsidR="004020B6" w:rsidRPr="00041BDC" w:rsidRDefault="006600FB" w:rsidP="004020B6">
      <w:pPr>
        <w:pStyle w:val="ListParagraph"/>
        <w:numPr>
          <w:ilvl w:val="0"/>
          <w:numId w:val="12"/>
        </w:numPr>
        <w:rPr>
          <w:sz w:val="24"/>
          <w:szCs w:val="24"/>
        </w:rPr>
      </w:pPr>
      <w:r w:rsidRPr="00D36D8E">
        <w:rPr>
          <w:sz w:val="24"/>
          <w:szCs w:val="24"/>
        </w:rPr>
        <w:t>We</w:t>
      </w:r>
      <w:r w:rsidRPr="0034435F">
        <w:rPr>
          <w:sz w:val="24"/>
          <w:szCs w:val="24"/>
        </w:rPr>
        <w:t>bP:</w:t>
      </w:r>
      <w:r w:rsidR="00312580" w:rsidRPr="0034435F">
        <w:rPr>
          <w:sz w:val="24"/>
          <w:szCs w:val="24"/>
        </w:rPr>
        <w:t xml:space="preserve"> libwebp</w:t>
      </w:r>
      <w:r w:rsidR="00823BE1" w:rsidRPr="0035411B">
        <w:rPr>
          <w:sz w:val="24"/>
          <w:szCs w:val="24"/>
        </w:rPr>
        <w:t xml:space="preserve"> </w:t>
      </w:r>
      <w:hyperlink r:id="rId15" w:history="1">
        <w:r w:rsidR="004020B6" w:rsidRPr="00D36D8E">
          <w:rPr>
            <w:rStyle w:val="Hyperlink"/>
            <w:sz w:val="24"/>
            <w:szCs w:val="24"/>
          </w:rPr>
          <w:t>https://chromium.googlesource.com/webm/libwebp</w:t>
        </w:r>
      </w:hyperlink>
    </w:p>
    <w:p w14:paraId="149B44F3" w14:textId="795C6489" w:rsidR="004020B6" w:rsidRPr="004823F7" w:rsidRDefault="00E46110" w:rsidP="004020B6">
      <w:pPr>
        <w:pStyle w:val="ListParagraph"/>
        <w:numPr>
          <w:ilvl w:val="0"/>
          <w:numId w:val="12"/>
        </w:numPr>
        <w:rPr>
          <w:sz w:val="24"/>
          <w:szCs w:val="24"/>
        </w:rPr>
      </w:pPr>
      <w:r w:rsidRPr="00D36D8E">
        <w:rPr>
          <w:sz w:val="24"/>
          <w:szCs w:val="24"/>
        </w:rPr>
        <w:t>BPG</w:t>
      </w:r>
      <w:r w:rsidRPr="004823F7">
        <w:rPr>
          <w:sz w:val="24"/>
          <w:szCs w:val="24"/>
        </w:rPr>
        <w:t xml:space="preserve">: </w:t>
      </w:r>
      <w:hyperlink r:id="rId16" w:history="1">
        <w:r w:rsidR="004020B6" w:rsidRPr="004823F7">
          <w:rPr>
            <w:rStyle w:val="Hyperlink"/>
            <w:sz w:val="24"/>
            <w:szCs w:val="24"/>
          </w:rPr>
          <w:t>https://bellard.org/bpg</w:t>
        </w:r>
      </w:hyperlink>
    </w:p>
    <w:p w14:paraId="62F36A35" w14:textId="0A764ECD" w:rsidR="00E46110" w:rsidRPr="004823F7" w:rsidRDefault="00E46110" w:rsidP="00E46110">
      <w:pPr>
        <w:pStyle w:val="ListParagraph"/>
        <w:numPr>
          <w:ilvl w:val="0"/>
          <w:numId w:val="12"/>
        </w:numPr>
        <w:rPr>
          <w:sz w:val="24"/>
          <w:szCs w:val="24"/>
        </w:rPr>
      </w:pPr>
      <w:r w:rsidRPr="004823F7">
        <w:rPr>
          <w:sz w:val="24"/>
          <w:szCs w:val="24"/>
        </w:rPr>
        <w:t xml:space="preserve">HEVC HM reference software: </w:t>
      </w:r>
      <w:hyperlink r:id="rId17" w:history="1">
        <w:r w:rsidR="00F42699" w:rsidRPr="004823F7">
          <w:rPr>
            <w:rStyle w:val="Hyperlink"/>
            <w:sz w:val="24"/>
            <w:szCs w:val="24"/>
          </w:rPr>
          <w:t>https://hevc.hhi.fraunhofer.de</w:t>
        </w:r>
      </w:hyperlink>
    </w:p>
    <w:p w14:paraId="3FA0C557" w14:textId="2E8F9681" w:rsidR="0054166E" w:rsidRPr="004823F7" w:rsidRDefault="00F42699" w:rsidP="0054166E">
      <w:pPr>
        <w:pStyle w:val="ListParagraph"/>
        <w:numPr>
          <w:ilvl w:val="0"/>
          <w:numId w:val="12"/>
        </w:numPr>
        <w:rPr>
          <w:sz w:val="24"/>
          <w:szCs w:val="24"/>
        </w:rPr>
      </w:pPr>
      <w:r w:rsidRPr="004823F7">
        <w:rPr>
          <w:sz w:val="24"/>
          <w:szCs w:val="24"/>
        </w:rPr>
        <w:t>AV1 (aomenc</w:t>
      </w:r>
      <w:r w:rsidR="004823F7" w:rsidRPr="004823F7">
        <w:rPr>
          <w:sz w:val="24"/>
          <w:szCs w:val="24"/>
        </w:rPr>
        <w:t>):</w:t>
      </w:r>
      <w:r w:rsidR="00835BC0" w:rsidRPr="004823F7">
        <w:rPr>
          <w:sz w:val="24"/>
          <w:szCs w:val="24"/>
        </w:rPr>
        <w:t xml:space="preserve"> </w:t>
      </w:r>
      <w:hyperlink r:id="rId18" w:history="1">
        <w:r w:rsidR="0054166E" w:rsidRPr="004823F7">
          <w:rPr>
            <w:rStyle w:val="Hyperlink"/>
            <w:sz w:val="24"/>
            <w:szCs w:val="24"/>
          </w:rPr>
          <w:t>https://aomedia.googlesource.com/aom/</w:t>
        </w:r>
      </w:hyperlink>
    </w:p>
    <w:p w14:paraId="4F6D6F30" w14:textId="13B194AC" w:rsidR="00952217" w:rsidRPr="004823F7" w:rsidRDefault="00E46110" w:rsidP="00CC228B">
      <w:pPr>
        <w:pStyle w:val="ListParagraph"/>
        <w:numPr>
          <w:ilvl w:val="0"/>
          <w:numId w:val="12"/>
        </w:numPr>
        <w:rPr>
          <w:sz w:val="24"/>
          <w:szCs w:val="24"/>
        </w:rPr>
      </w:pPr>
      <w:r w:rsidRPr="004823F7">
        <w:rPr>
          <w:sz w:val="24"/>
          <w:szCs w:val="24"/>
        </w:rPr>
        <w:t xml:space="preserve">VVC VTM </w:t>
      </w:r>
      <w:r w:rsidR="00EC261D" w:rsidRPr="004823F7">
        <w:rPr>
          <w:sz w:val="24"/>
          <w:szCs w:val="24"/>
        </w:rPr>
        <w:t>t</w:t>
      </w:r>
      <w:r w:rsidR="00CC228B" w:rsidRPr="004823F7">
        <w:rPr>
          <w:sz w:val="24"/>
          <w:szCs w:val="24"/>
        </w:rPr>
        <w:t>e</w:t>
      </w:r>
      <w:r w:rsidR="00D41A04" w:rsidRPr="004823F7">
        <w:rPr>
          <w:sz w:val="24"/>
          <w:szCs w:val="24"/>
        </w:rPr>
        <w:t>st model</w:t>
      </w:r>
      <w:r w:rsidRPr="004823F7">
        <w:rPr>
          <w:sz w:val="24"/>
          <w:szCs w:val="24"/>
        </w:rPr>
        <w:t xml:space="preserve">: </w:t>
      </w:r>
      <w:hyperlink r:id="rId19" w:history="1">
        <w:r w:rsidR="00427DA0" w:rsidRPr="004823F7">
          <w:rPr>
            <w:rStyle w:val="Hyperlink"/>
            <w:sz w:val="24"/>
            <w:szCs w:val="24"/>
          </w:rPr>
          <w:t>https://vcgit.hhi.fraunhofer.de/jvet/VVCSoftware_VTM</w:t>
        </w:r>
      </w:hyperlink>
    </w:p>
    <w:p w14:paraId="144B7CBE" w14:textId="3893573B" w:rsidR="000A429D" w:rsidRPr="004823F7" w:rsidRDefault="00427DA0" w:rsidP="00427DA0">
      <w:r w:rsidRPr="00812C02">
        <w:rPr>
          <w:i/>
        </w:rPr>
        <w:t>CompressAI</w:t>
      </w:r>
      <w:r w:rsidRPr="00330501">
        <w:t xml:space="preserve"> does not ship the</w:t>
      </w:r>
      <w:r w:rsidRPr="0034435F">
        <w:t xml:space="preserve"> binaries of the</w:t>
      </w:r>
      <w:r w:rsidRPr="0035411B">
        <w:t xml:space="preserve">ses codecs </w:t>
      </w:r>
      <w:r w:rsidRPr="004A0477">
        <w:t>b</w:t>
      </w:r>
      <w:r w:rsidRPr="004823F7">
        <w:t xml:space="preserve">ut rather provides a common </w:t>
      </w:r>
      <w:r w:rsidR="00232487" w:rsidRPr="004823F7">
        <w:t>Python</w:t>
      </w:r>
      <w:r w:rsidRPr="004823F7">
        <w:t xml:space="preserve"> interface over the executables</w:t>
      </w:r>
      <w:r w:rsidR="001538C7" w:rsidRPr="004823F7">
        <w:t>, with t</w:t>
      </w:r>
      <w:r w:rsidR="00FF23FE" w:rsidRPr="004823F7">
        <w:t xml:space="preserve">he exceptions </w:t>
      </w:r>
      <w:r w:rsidR="001538C7" w:rsidRPr="004823F7">
        <w:t>of</w:t>
      </w:r>
      <w:r w:rsidR="00FF23FE" w:rsidRPr="004823F7">
        <w:t xml:space="preserve"> JPEG and WebP which are </w:t>
      </w:r>
      <w:r w:rsidR="0086240C" w:rsidRPr="004823F7">
        <w:t>linked</w:t>
      </w:r>
      <w:r w:rsidR="00FF23FE" w:rsidRPr="004823F7">
        <w:t xml:space="preserve"> by </w:t>
      </w:r>
      <w:r w:rsidR="0086240C" w:rsidRPr="004823F7">
        <w:t xml:space="preserve">default to </w:t>
      </w:r>
      <w:r w:rsidR="00FF23FE" w:rsidRPr="004823F7">
        <w:t xml:space="preserve">the </w:t>
      </w:r>
      <w:r w:rsidR="36BDD244" w:rsidRPr="004823F7">
        <w:t>P</w:t>
      </w:r>
      <w:r w:rsidR="068D95F5" w:rsidRPr="004823F7">
        <w:t>ython</w:t>
      </w:r>
      <w:r w:rsidR="00FF23FE" w:rsidRPr="004823F7">
        <w:t xml:space="preserve"> Pillow Image library.</w:t>
      </w:r>
      <w:r w:rsidR="00734194" w:rsidRPr="004823F7">
        <w:t xml:space="preserve"> </w:t>
      </w:r>
    </w:p>
    <w:p w14:paraId="4AFAAD2C" w14:textId="4B5086CB" w:rsidR="00753988" w:rsidRPr="004823F7" w:rsidRDefault="00CC228B" w:rsidP="00753988">
      <w:pPr>
        <w:pStyle w:val="Heading1"/>
      </w:pPr>
      <w:bookmarkStart w:id="2" w:name="_Ref43885539"/>
      <w:r w:rsidRPr="004823F7">
        <w:t>Re</w:t>
      </w:r>
      <w:r w:rsidR="005A497A" w:rsidRPr="004823F7">
        <w:t>sults</w:t>
      </w:r>
      <w:bookmarkEnd w:id="2"/>
    </w:p>
    <w:p w14:paraId="62C6FE22" w14:textId="32367096" w:rsidR="00753988" w:rsidRPr="004823F7" w:rsidRDefault="001C5498" w:rsidP="005A497A">
      <w:r w:rsidRPr="004823F7">
        <w:t xml:space="preserve">This section </w:t>
      </w:r>
      <w:r w:rsidR="00386DD7" w:rsidRPr="004823F7">
        <w:t xml:space="preserve">first demonstrates </w:t>
      </w:r>
      <w:r w:rsidR="00981416" w:rsidRPr="004823F7">
        <w:t xml:space="preserve">similar results </w:t>
      </w:r>
      <w:r w:rsidR="00386DD7" w:rsidRPr="004823F7">
        <w:t xml:space="preserve">obtained </w:t>
      </w:r>
      <w:r w:rsidR="00CF734D" w:rsidRPr="004823F7">
        <w:t>with</w:t>
      </w:r>
      <w:r w:rsidR="00386DD7" w:rsidRPr="004823F7">
        <w:t xml:space="preserve"> </w:t>
      </w:r>
      <w:r w:rsidR="00985578" w:rsidRPr="004823F7">
        <w:t xml:space="preserve">the </w:t>
      </w:r>
      <w:r w:rsidR="007973AF" w:rsidRPr="004823F7">
        <w:t xml:space="preserve">CompressAI </w:t>
      </w:r>
      <w:r w:rsidR="00985578" w:rsidRPr="004823F7">
        <w:t xml:space="preserve">re-implementation </w:t>
      </w:r>
      <w:r w:rsidR="007973AF" w:rsidRPr="004823F7">
        <w:t>compared to</w:t>
      </w:r>
      <w:r w:rsidR="00386DD7" w:rsidRPr="004823F7">
        <w:t xml:space="preserve"> </w:t>
      </w:r>
      <w:r w:rsidR="001F7B55">
        <w:t>reported in the original publications</w:t>
      </w:r>
      <w:r w:rsidR="00386DD7" w:rsidRPr="004823F7">
        <w:t xml:space="preserve">. </w:t>
      </w:r>
      <w:r w:rsidR="006946AB" w:rsidRPr="004823F7">
        <w:t>The</w:t>
      </w:r>
      <w:r w:rsidR="00E57F4B" w:rsidRPr="004823F7">
        <w:t xml:space="preserve"> </w:t>
      </w:r>
      <w:r w:rsidR="008E580F" w:rsidRPr="004823F7">
        <w:t xml:space="preserve">objective </w:t>
      </w:r>
      <w:r w:rsidR="004428AC" w:rsidRPr="004823F7">
        <w:t>performance</w:t>
      </w:r>
      <w:r w:rsidR="006946AB" w:rsidRPr="004823F7">
        <w:t xml:space="preserve">s </w:t>
      </w:r>
      <w:r w:rsidR="00F870C8" w:rsidRPr="004823F7">
        <w:t xml:space="preserve">of </w:t>
      </w:r>
      <w:r w:rsidR="00FE20E9" w:rsidRPr="004823F7">
        <w:t xml:space="preserve">above mentioned </w:t>
      </w:r>
      <w:r w:rsidR="003C58CA" w:rsidRPr="004823F7">
        <w:t>DNN</w:t>
      </w:r>
      <w:r w:rsidR="0098088A" w:rsidRPr="004823F7">
        <w:t>VC methods</w:t>
      </w:r>
      <w:r w:rsidR="00FE20E9" w:rsidRPr="004823F7">
        <w:t xml:space="preserve"> against </w:t>
      </w:r>
      <w:r w:rsidR="00CD19E3" w:rsidRPr="004823F7">
        <w:t>traditional video compression standard</w:t>
      </w:r>
      <w:r w:rsidR="005C3336" w:rsidRPr="004823F7">
        <w:t>s</w:t>
      </w:r>
      <w:r w:rsidR="00184396" w:rsidRPr="004823F7">
        <w:t xml:space="preserve"> are </w:t>
      </w:r>
      <w:r w:rsidR="006946AB" w:rsidRPr="004823F7">
        <w:t xml:space="preserve">then </w:t>
      </w:r>
      <w:r w:rsidR="00184396" w:rsidRPr="004823F7">
        <w:t>compared.</w:t>
      </w:r>
      <w:r w:rsidR="005C3336" w:rsidRPr="004823F7">
        <w:t xml:space="preserve"> </w:t>
      </w:r>
    </w:p>
    <w:p w14:paraId="78E7B69A" w14:textId="77777777" w:rsidR="001D103C" w:rsidRPr="004823F7" w:rsidRDefault="001D103C" w:rsidP="005A497A"/>
    <w:p w14:paraId="53F2EAFE" w14:textId="04A228A7" w:rsidR="001D103C" w:rsidRPr="004823F7" w:rsidRDefault="001D103C" w:rsidP="001D103C">
      <w:pPr>
        <w:pStyle w:val="Heading2"/>
        <w:ind w:left="540" w:hanging="567"/>
      </w:pPr>
      <w:r w:rsidRPr="004823F7">
        <w:t xml:space="preserve">Comparison against </w:t>
      </w:r>
      <w:r w:rsidR="00586D28">
        <w:t xml:space="preserve">originally </w:t>
      </w:r>
      <w:r w:rsidR="007A6B83">
        <w:t>published</w:t>
      </w:r>
      <w:r w:rsidRPr="004823F7">
        <w:t xml:space="preserve"> results </w:t>
      </w:r>
    </w:p>
    <w:p w14:paraId="292DEA64" w14:textId="1A71C393" w:rsidR="001D103C" w:rsidRPr="004823F7" w:rsidRDefault="001D103C" w:rsidP="001D103C">
      <w:r w:rsidRPr="004823F7">
        <w:t xml:space="preserve">This section exposes the equivalence between the results produced using </w:t>
      </w:r>
      <w:r w:rsidRPr="004823F7">
        <w:rPr>
          <w:i/>
        </w:rPr>
        <w:t>CompressAI</w:t>
      </w:r>
      <w:r w:rsidRPr="004823F7">
        <w:t xml:space="preserve"> by retraining state-of-the-art methods from scratch, and the original</w:t>
      </w:r>
      <w:r w:rsidR="00270D79">
        <w:t>ly</w:t>
      </w:r>
      <w:r w:rsidRPr="004823F7">
        <w:t xml:space="preserve"> published results.</w:t>
      </w:r>
    </w:p>
    <w:p w14:paraId="6185C92E" w14:textId="77777777" w:rsidR="001D103C" w:rsidRPr="004823F7" w:rsidRDefault="001D103C" w:rsidP="001D103C">
      <w:r w:rsidRPr="004823F7">
        <w:t xml:space="preserve">The following models have been re-implemented in </w:t>
      </w:r>
      <w:r w:rsidRPr="004823F7">
        <w:rPr>
          <w:i/>
        </w:rPr>
        <w:t>CompressAI</w:t>
      </w:r>
      <w:r w:rsidRPr="004823F7">
        <w:t xml:space="preserve">: </w:t>
      </w:r>
    </w:p>
    <w:p w14:paraId="6483D528" w14:textId="13A97D8D" w:rsidR="001D103C" w:rsidRPr="004823F7" w:rsidRDefault="001D103C" w:rsidP="001D103C">
      <w:pPr>
        <w:pStyle w:val="ListParagraph"/>
        <w:numPr>
          <w:ilvl w:val="0"/>
          <w:numId w:val="12"/>
        </w:numPr>
        <w:rPr>
          <w:sz w:val="24"/>
          <w:szCs w:val="24"/>
        </w:rPr>
      </w:pPr>
      <w:r w:rsidRPr="004823F7">
        <w:rPr>
          <w:sz w:val="24"/>
          <w:szCs w:val="24"/>
        </w:rPr>
        <w:t xml:space="preserve">factorized and hyperprior models from </w:t>
      </w:r>
      <w:r w:rsidRPr="004823F7">
        <w:rPr>
          <w:sz w:val="24"/>
          <w:szCs w:val="24"/>
        </w:rPr>
        <w:fldChar w:fldCharType="begin"/>
      </w:r>
      <w:r w:rsidR="00D517D6">
        <w:rPr>
          <w:sz w:val="24"/>
          <w:szCs w:val="24"/>
        </w:rPr>
        <w:instrText xml:space="preserve"> ADDIN ZOTERO_ITEM CSL_CITATION {"citationID":"Xw1txAsL","properties":{"formattedCitation":"[4]","plainCitation":"[4]","noteIndex":0},"citationItems":[{"id":98,"uris":["http://zotero.org/users/local/AFCq6KPM/items/89TGH7WG"],"uri":["http://zotero.org/users/local/AFCq6KPM/items/89TGH7WG"],"itemData":{"id":98,"type":"article-journal","abstract":"We describe an end-to-end trainable model for image compression based on variational autoencoders. The model incorporates a hyperprior to effectively capture spatial dependencies in the latent representation. This hyperprior relates to side information, a concept universal to virtually all modern image codecs, but largely unexplored in image compression using artiﬁcial neural networks (ANNs). Unlike existing autoencoder compression methods, our model trains a complex prior jointly with the underlying autoencoder. We demonstrate that this model leads to state-of-the-art image compression when measuring visual quality using the popular MS-SSIM index, and yields rate–distortion performance surpassing published ANN-based methods when evaluated using a more traditional metric based on squared error (PSNR). Furthermore, we provide a qualitative comparison of models trained for different distortion metrics.","container-title":"arXiv:1802.01436 [cs, eess, math]","language":"en","note":"arXiv: 1802.01436","source":"arXiv.org","title":"Variational image compression with a scale hyperprior","URL":"http://arxiv.org/abs/1802.01436","author":[{"family":"Ballé","given":"Johannes"},{"family":"Minnen","given":"David"},{"family":"Singh","given":"Saurabh"},{"family":"Hwang","given":"Sung Jin"},{"family":"Johnston","given":"Nick"}],"accessed":{"date-parts":[["2018",5,25]]},"issued":{"date-parts":[["2018",1,31]]}}}],"schema":"https://github.com/citation-style-language/schema/raw/master/csl-citation.json"} </w:instrText>
      </w:r>
      <w:r w:rsidRPr="004823F7">
        <w:rPr>
          <w:sz w:val="24"/>
          <w:szCs w:val="24"/>
        </w:rPr>
        <w:fldChar w:fldCharType="separate"/>
      </w:r>
      <w:r w:rsidRPr="004823F7">
        <w:rPr>
          <w:noProof/>
          <w:sz w:val="24"/>
          <w:szCs w:val="24"/>
        </w:rPr>
        <w:t>[4]</w:t>
      </w:r>
      <w:r w:rsidRPr="004823F7">
        <w:rPr>
          <w:sz w:val="24"/>
          <w:szCs w:val="24"/>
        </w:rPr>
        <w:fldChar w:fldCharType="end"/>
      </w:r>
      <w:r w:rsidRPr="004823F7">
        <w:rPr>
          <w:sz w:val="24"/>
          <w:szCs w:val="24"/>
        </w:rPr>
        <w:t xml:space="preserve">, </w:t>
      </w:r>
    </w:p>
    <w:p w14:paraId="30954B81" w14:textId="72F6D793" w:rsidR="001D103C" w:rsidRPr="004823F7" w:rsidRDefault="001D103C" w:rsidP="001D103C">
      <w:pPr>
        <w:pStyle w:val="ListParagraph"/>
        <w:numPr>
          <w:ilvl w:val="0"/>
          <w:numId w:val="12"/>
        </w:numPr>
        <w:rPr>
          <w:sz w:val="24"/>
          <w:szCs w:val="24"/>
        </w:rPr>
      </w:pPr>
      <w:r w:rsidRPr="004823F7">
        <w:rPr>
          <w:sz w:val="24"/>
          <w:szCs w:val="24"/>
        </w:rPr>
        <w:t xml:space="preserve">hyperprior with non-zero gaussian means and auto-regressive models from </w:t>
      </w:r>
      <w:r w:rsidRPr="004823F7">
        <w:rPr>
          <w:sz w:val="24"/>
          <w:szCs w:val="24"/>
        </w:rPr>
        <w:fldChar w:fldCharType="begin"/>
      </w:r>
      <w:r w:rsidR="00D517D6">
        <w:instrText xml:space="preserve"> ADDIN ZOTERO_ITEM CSL_CITATION {"citationID":"GSv8yLrp","properties":{"formattedCitation":"[5]","plainCitation":"[5]","noteIndex":0},"citationItems":[{"id":2457,"uris":["http://zotero.org/users/local/AFCq6KPM/items/INJIKSJS"],"uri":["http://zotero.org/users/local/AFCq6KPM/items/INJIKSJS"],"itemData":{"id":2457,"type":"article-journal","abstract":"Recent models for learned image compression are based on autoencoders, learning approximately invertible mappings from pixels to a quantized latent representation. These are combined with an entropy model, a prior on the latent representation that can be used with standard arithmetic coding algorithms to yield a compressed bitstream. Recently, hierarchical entropy models have been introduced as a way to exploit more structure in the latents than simple fully factorized priors, improving compression performance while maintaining end-to-end optimization. Inspired by the success of autoregressive priors in probabilistic generative models, we examine autoregressive, hierarchical, as well as combined priors as alternatives, weighing their costs and beneﬁts in the context of image compression. While it is well known that autoregressive models come with a signiﬁcant computational penalty, we ﬁnd that in terms of compression performance, autoregressive and hierarchical priors are complementary and, together, exploit the probabilistic structure in the latents better than all previous learned models. The combined model yields state-of-the-art rate–distortion performance, providing a 15.8% average reduction in ﬁle size over the previous state-of-the-art method based on deep learning, which corresponds to a 59.8% size reduction over JPEG, more than 35% reduction compared to WebP and JPEG2000, and bitstreams 8.4% smaller than BPG, the current state-of-the-art image codec. To the best of our knowledge, our model is the ﬁrst learning-based method to outperform BPG on both PSNR and MS-SSIM distortion metrics.","container-title":"arXiv:1809.02736 [cs]","language":"en","note":"arXiv: 1809.02736","source":"arXiv.org","title":"Joint Autoregressive and Hierarchical Priors for Learned Image Compression","URL":"http://arxiv.org/abs/1809.02736","author":[{"family":"Minnen","given":"David"},{"family":"Ballé","given":"Johannes"},{"family":"Toderici","given":"George"}],"accessed":{"date-parts":[["2020",2,10]]},"issued":{"date-parts":[["2018",9,7]]}}}],"schema":"https://github.com/citation-style-language/schema/raw/master/csl-citation.json"} </w:instrText>
      </w:r>
      <w:r w:rsidRPr="004823F7">
        <w:rPr>
          <w:sz w:val="24"/>
          <w:szCs w:val="24"/>
        </w:rPr>
        <w:fldChar w:fldCharType="separate"/>
      </w:r>
      <w:r w:rsidRPr="004823F7">
        <w:t>[5]</w:t>
      </w:r>
      <w:r w:rsidRPr="004823F7">
        <w:rPr>
          <w:sz w:val="24"/>
          <w:szCs w:val="24"/>
        </w:rPr>
        <w:fldChar w:fldCharType="end"/>
      </w:r>
      <w:r w:rsidRPr="004823F7">
        <w:rPr>
          <w:sz w:val="24"/>
          <w:szCs w:val="24"/>
        </w:rPr>
        <w:t xml:space="preserve">. </w:t>
      </w:r>
    </w:p>
    <w:p w14:paraId="6A7E63E2" w14:textId="77777777" w:rsidR="001D103C" w:rsidRPr="004823F7" w:rsidRDefault="001D103C" w:rsidP="001D103C">
      <w:r w:rsidRPr="004823F7">
        <w:t xml:space="preserve">The pre-trained weights, optimized for MSE (Mean-Square-Error), can be directly accessed from the </w:t>
      </w:r>
      <w:r w:rsidRPr="004823F7">
        <w:rPr>
          <w:i/>
        </w:rPr>
        <w:t>CompressAI</w:t>
      </w:r>
      <w:r w:rsidRPr="004823F7">
        <w:t xml:space="preserve"> API.</w:t>
      </w:r>
    </w:p>
    <w:p w14:paraId="0DCAD502" w14:textId="77777777" w:rsidR="001D103C" w:rsidRPr="004823F7" w:rsidRDefault="001D103C" w:rsidP="001D103C"/>
    <w:p w14:paraId="395A6387" w14:textId="3B59D6F1" w:rsidR="001D103C" w:rsidRPr="004823F7" w:rsidRDefault="001D103C" w:rsidP="001D103C">
      <w:r w:rsidRPr="004823F7">
        <w:t xml:space="preserve">The following figures show that similar have been measured as reported in the original publications. Note that these are actual bitrates counted on the produced bit-streams, not entropy estimation values provided by the networks. The full encoding/decoding pipeline is implemented in </w:t>
      </w:r>
      <w:r w:rsidRPr="004823F7">
        <w:rPr>
          <w:i/>
        </w:rPr>
        <w:t>CompressAI</w:t>
      </w:r>
      <w:r w:rsidRPr="004823F7">
        <w:t xml:space="preserve">. However, due to floating points operations (at the auto-encoder networks and probabilities estimation networks level), reproducibility across different systems or platforms is not yet achieved. Some publications on the subjects have already proposed solutions (e.g.: integer models in </w:t>
      </w:r>
      <w:r w:rsidRPr="004823F7">
        <w:fldChar w:fldCharType="begin"/>
      </w:r>
      <w:r w:rsidR="00D517D6">
        <w:instrText xml:space="preserve"> ADDIN ZOTERO_ITEM CSL_CITATION {"citationID":"igaeMdTZ","properties":{"formattedCitation":"[7]","plainCitation":"[7]","noteIndex":0},"citationItems":[{"id":2002,"uris":["http://zotero.org/users/local/AFCq6KPM/items/3J99H6HG"],"uri":["http://zotero.org/users/local/AFCq6KPM/items/3J99H6HG"],"itemData":{"id":2002,"type":"article-journal","abstract":"We consider the problem of using variational latent-variable models for data compression. For such models to produce a compressed binary sequence, which is the universal data representation in a digital world, the latent representation needs to be subjected to entropy coding. Range coding as an entropy coding technique is optimal, but it can fail catastrophically if the computation of the prior differs even slightly between the sending and the receiving side. Unfortunately, this is a common scenario when ﬂoating point math is used and the sender and receiver operate on different hardware or software platforms, as numerical round-off is often platform dependent. We propose using integer networks as a universal solution to this problem, and demonstrate that they enable reliable cross-platform encoding and decoding of images using variational models.","language":"en","page":"10","source":"Zotero","title":"Integer Networks For Data Compression With Latent-Variable Models","author":[{"family":"Ballé","given":"Johannes"},{"family":"Johnston","given":"Nick"},{"family":"Minnen","given":"David"}],"issued":{"date-parts":[["2019"]]}}}],"schema":"https://github.com/citation-style-language/schema/raw/master/csl-citation.json"} </w:instrText>
      </w:r>
      <w:r w:rsidRPr="004823F7">
        <w:fldChar w:fldCharType="separate"/>
      </w:r>
      <w:r w:rsidRPr="004823F7">
        <w:rPr>
          <w:noProof/>
        </w:rPr>
        <w:t>[7]</w:t>
      </w:r>
      <w:r w:rsidRPr="004823F7">
        <w:fldChar w:fldCharType="end"/>
      </w:r>
      <w:r w:rsidRPr="004823F7">
        <w:t>), and will be considered in a future version.</w:t>
      </w:r>
    </w:p>
    <w:p w14:paraId="5BA8F58D" w14:textId="77777777" w:rsidR="001D103C" w:rsidRPr="004823F7" w:rsidRDefault="001D103C" w:rsidP="001D103C"/>
    <w:p w14:paraId="7BE1154F" w14:textId="1C0B8A5A" w:rsidR="001D103C" w:rsidRPr="004823F7" w:rsidRDefault="001D103C" w:rsidP="001D103C">
      <w:r w:rsidRPr="004823F7">
        <w:t>The performance, measured as PSNR (RGB) vs. bit-rate on the Kodak dataset</w:t>
      </w:r>
      <w:r w:rsidR="00330501">
        <w:t xml:space="preserve"> </w:t>
      </w:r>
      <w:r w:rsidRPr="004823F7">
        <w:fldChar w:fldCharType="begin"/>
      </w:r>
      <w:r w:rsidR="00D517D6">
        <w:instrText xml:space="preserve"> ADDIN ZOTERO_ITEM CSL_CITATION {"citationID":"LUxoFsyH","properties":{"formattedCitation":"[3]","plainCitation":"[3]","noteIndex":0},"citationItems":[{"id":2543,"uris":["http://zotero.org/users/local/AFCq6KPM/items/BSA7Q85Z"],"uri":["http://zotero.org/users/local/AFCq6KPM/items/BSA7Q85Z"],"itemData":{"id":2543,"type":"article","title":"Kodak Lossless True Color Image Suite (PhotoCD PCD0992)","URL":"http://r0k.us/graphics/kodak","author":[{"family":"Eastman Kodak","given":""}]}}],"schema":"https://github.com/citation-style-language/schema/raw/master/csl-citation.json"} </w:instrText>
      </w:r>
      <w:r w:rsidRPr="004823F7">
        <w:fldChar w:fldCharType="separate"/>
      </w:r>
      <w:r w:rsidRPr="004823F7">
        <w:rPr>
          <w:noProof/>
        </w:rPr>
        <w:t>[3]</w:t>
      </w:r>
      <w:r w:rsidRPr="004823F7">
        <w:fldChar w:fldCharType="end"/>
      </w:r>
      <w:r w:rsidRPr="004823F7">
        <w:t xml:space="preserve">, are plotted on the following figures. In each case, the blue curve corresponds to the results obtained with CompressAI and the orange curve corresponds to the “official” results from the authors. </w:t>
      </w:r>
    </w:p>
    <w:p w14:paraId="3E33AAAA" w14:textId="77777777" w:rsidR="001D103C" w:rsidRPr="004823F7" w:rsidRDefault="001D103C" w:rsidP="001D103C"/>
    <w:p w14:paraId="5F271C1D" w14:textId="77777777" w:rsidR="001D103C" w:rsidRPr="00041BDC" w:rsidRDefault="001D103C" w:rsidP="001D103C">
      <w:pPr>
        <w:keepNext/>
        <w:jc w:val="center"/>
      </w:pPr>
      <w:r w:rsidRPr="00041BDC">
        <w:rPr>
          <w:noProof/>
        </w:rPr>
        <w:drawing>
          <wp:inline distT="0" distB="0" distL="0" distR="0" wp14:anchorId="7C8B6147" wp14:editId="0A1FCCFF">
            <wp:extent cx="4994031" cy="3455519"/>
            <wp:effectExtent l="0" t="0" r="0" b="0"/>
            <wp:docPr id="1" name="Picture 1"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mshj2018-factorized-mse.png"/>
                    <pic:cNvPicPr/>
                  </pic:nvPicPr>
                  <pic:blipFill rotWithShape="1">
                    <a:blip r:embed="rId20" cstate="print">
                      <a:extLst>
                        <a:ext uri="{28A0092B-C50C-407E-A947-70E740481C1C}">
                          <a14:useLocalDpi xmlns:a14="http://schemas.microsoft.com/office/drawing/2010/main" val="0"/>
                        </a:ext>
                      </a:extLst>
                    </a:blip>
                    <a:srcRect l="5875" t="5939" r="6269" b="2871"/>
                    <a:stretch/>
                  </pic:blipFill>
                  <pic:spPr bwMode="auto">
                    <a:xfrm>
                      <a:off x="0" y="0"/>
                      <a:ext cx="5006976" cy="3464476"/>
                    </a:xfrm>
                    <a:prstGeom prst="rect">
                      <a:avLst/>
                    </a:prstGeom>
                    <a:ln>
                      <a:noFill/>
                    </a:ln>
                    <a:extLst>
                      <a:ext uri="{53640926-AAD7-44D8-BBD7-CCE9431645EC}">
                        <a14:shadowObscured xmlns:a14="http://schemas.microsoft.com/office/drawing/2010/main"/>
                      </a:ext>
                    </a:extLst>
                  </pic:spPr>
                </pic:pic>
              </a:graphicData>
            </a:graphic>
          </wp:inline>
        </w:drawing>
      </w:r>
    </w:p>
    <w:p w14:paraId="7A6E7500" w14:textId="2A6FE65D" w:rsidR="001D103C" w:rsidRPr="0034435F" w:rsidRDefault="001D103C" w:rsidP="001D103C">
      <w:pPr>
        <w:pStyle w:val="Caption"/>
        <w:jc w:val="center"/>
        <w:rPr>
          <w:sz w:val="24"/>
          <w:szCs w:val="24"/>
        </w:rPr>
      </w:pPr>
      <w:r w:rsidRPr="00330501">
        <w:rPr>
          <w:sz w:val="24"/>
          <w:szCs w:val="24"/>
        </w:rPr>
        <w:t xml:space="preserve">Figure </w:t>
      </w:r>
      <w:r w:rsidRPr="00330501">
        <w:rPr>
          <w:sz w:val="24"/>
          <w:szCs w:val="24"/>
        </w:rPr>
        <w:fldChar w:fldCharType="begin"/>
      </w:r>
      <w:r w:rsidRPr="004823F7">
        <w:rPr>
          <w:i w:val="0"/>
          <w:sz w:val="22"/>
          <w:szCs w:val="22"/>
        </w:rPr>
        <w:instrText xml:space="preserve"> SEQ Figure \* ARABIC </w:instrText>
      </w:r>
      <w:r w:rsidRPr="00330501">
        <w:rPr>
          <w:sz w:val="24"/>
          <w:szCs w:val="24"/>
        </w:rPr>
        <w:fldChar w:fldCharType="separate"/>
      </w:r>
      <w:r w:rsidR="00EB6DB0" w:rsidRPr="0034435F">
        <w:rPr>
          <w:i w:val="0"/>
          <w:noProof/>
          <w:sz w:val="22"/>
          <w:szCs w:val="22"/>
        </w:rPr>
        <w:t>1</w:t>
      </w:r>
      <w:r w:rsidRPr="00330501">
        <w:rPr>
          <w:sz w:val="24"/>
          <w:szCs w:val="24"/>
        </w:rPr>
        <w:fldChar w:fldCharType="end"/>
      </w:r>
      <w:r w:rsidRPr="00041BDC">
        <w:rPr>
          <w:sz w:val="24"/>
          <w:szCs w:val="24"/>
        </w:rPr>
        <w:t xml:space="preserve">: </w:t>
      </w:r>
      <w:r w:rsidRPr="00330501">
        <w:rPr>
          <w:sz w:val="24"/>
          <w:szCs w:val="24"/>
        </w:rPr>
        <w:t xml:space="preserve">Factorized </w:t>
      </w:r>
      <w:r w:rsidRPr="0034435F">
        <w:rPr>
          <w:sz w:val="24"/>
          <w:szCs w:val="24"/>
        </w:rPr>
        <w:t>prior architecture</w:t>
      </w:r>
    </w:p>
    <w:p w14:paraId="7A8B737D" w14:textId="77777777" w:rsidR="001D103C" w:rsidRPr="00041BDC" w:rsidRDefault="001D103C" w:rsidP="001D103C">
      <w:pPr>
        <w:keepNext/>
      </w:pPr>
      <w:r w:rsidRPr="00041BDC">
        <w:rPr>
          <w:noProof/>
        </w:rPr>
        <w:drawing>
          <wp:inline distT="0" distB="0" distL="0" distR="0" wp14:anchorId="010801EC" wp14:editId="2B3E5F73">
            <wp:extent cx="6120130" cy="3806336"/>
            <wp:effectExtent l="0" t="0" r="1270" b="3810"/>
            <wp:docPr id="2" name="Picture 2"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mshj2018-hyperprior-mse.png"/>
                    <pic:cNvPicPr/>
                  </pic:nvPicPr>
                  <pic:blipFill rotWithShape="1">
                    <a:blip r:embed="rId21" cstate="print">
                      <a:extLst>
                        <a:ext uri="{28A0092B-C50C-407E-A947-70E740481C1C}">
                          <a14:useLocalDpi xmlns:a14="http://schemas.microsoft.com/office/drawing/2010/main" val="0"/>
                        </a:ext>
                      </a:extLst>
                    </a:blip>
                    <a:srcRect t="6704"/>
                    <a:stretch/>
                  </pic:blipFill>
                  <pic:spPr bwMode="auto">
                    <a:xfrm>
                      <a:off x="0" y="0"/>
                      <a:ext cx="6120130" cy="3806336"/>
                    </a:xfrm>
                    <a:prstGeom prst="rect">
                      <a:avLst/>
                    </a:prstGeom>
                    <a:ln>
                      <a:noFill/>
                    </a:ln>
                    <a:extLst>
                      <a:ext uri="{53640926-AAD7-44D8-BBD7-CCE9431645EC}">
                        <a14:shadowObscured xmlns:a14="http://schemas.microsoft.com/office/drawing/2010/main"/>
                      </a:ext>
                    </a:extLst>
                  </pic:spPr>
                </pic:pic>
              </a:graphicData>
            </a:graphic>
          </wp:inline>
        </w:drawing>
      </w:r>
    </w:p>
    <w:p w14:paraId="52DA713A" w14:textId="554C961E" w:rsidR="001D103C" w:rsidRPr="004823F7" w:rsidRDefault="001D103C" w:rsidP="001D103C">
      <w:pPr>
        <w:pStyle w:val="Caption"/>
        <w:jc w:val="center"/>
        <w:rPr>
          <w:sz w:val="24"/>
          <w:szCs w:val="24"/>
        </w:rPr>
      </w:pPr>
      <w:r w:rsidRPr="00330501">
        <w:rPr>
          <w:sz w:val="24"/>
          <w:szCs w:val="24"/>
        </w:rPr>
        <w:t xml:space="preserve">Figure </w:t>
      </w:r>
      <w:r w:rsidRPr="00330501">
        <w:rPr>
          <w:sz w:val="24"/>
          <w:szCs w:val="24"/>
        </w:rPr>
        <w:fldChar w:fldCharType="begin"/>
      </w:r>
      <w:r w:rsidRPr="004823F7">
        <w:rPr>
          <w:sz w:val="24"/>
          <w:szCs w:val="24"/>
        </w:rPr>
        <w:instrText xml:space="preserve"> SEQ Figure \* ARABIC </w:instrText>
      </w:r>
      <w:r w:rsidRPr="00330501">
        <w:rPr>
          <w:sz w:val="24"/>
          <w:szCs w:val="24"/>
        </w:rPr>
        <w:fldChar w:fldCharType="separate"/>
      </w:r>
      <w:r w:rsidR="00EB6DB0" w:rsidRPr="0034435F">
        <w:rPr>
          <w:noProof/>
          <w:sz w:val="24"/>
          <w:szCs w:val="24"/>
        </w:rPr>
        <w:t>2</w:t>
      </w:r>
      <w:r w:rsidRPr="00330501">
        <w:rPr>
          <w:sz w:val="24"/>
          <w:szCs w:val="24"/>
        </w:rPr>
        <w:fldChar w:fldCharType="end"/>
      </w:r>
      <w:r w:rsidRPr="00041BDC">
        <w:rPr>
          <w:sz w:val="24"/>
          <w:szCs w:val="24"/>
        </w:rPr>
        <w:t>: H</w:t>
      </w:r>
      <w:r w:rsidRPr="00330501">
        <w:rPr>
          <w:sz w:val="24"/>
          <w:szCs w:val="24"/>
        </w:rPr>
        <w:t>yperprio</w:t>
      </w:r>
      <w:r w:rsidRPr="0034435F">
        <w:rPr>
          <w:sz w:val="24"/>
          <w:szCs w:val="24"/>
        </w:rPr>
        <w:t>r architectur</w:t>
      </w:r>
      <w:r w:rsidRPr="0035411B">
        <w:rPr>
          <w:sz w:val="24"/>
          <w:szCs w:val="24"/>
        </w:rPr>
        <w:t>e</w:t>
      </w:r>
    </w:p>
    <w:p w14:paraId="2136B0CA" w14:textId="77777777" w:rsidR="001D103C" w:rsidRPr="00FD3806" w:rsidRDefault="001D103C" w:rsidP="001D103C">
      <w:pPr>
        <w:keepNext/>
        <w:jc w:val="center"/>
      </w:pPr>
    </w:p>
    <w:p w14:paraId="4A28EC61" w14:textId="77777777" w:rsidR="001D103C" w:rsidRPr="00041BDC" w:rsidRDefault="001D103C" w:rsidP="001D103C">
      <w:pPr>
        <w:keepNext/>
        <w:jc w:val="center"/>
      </w:pPr>
      <w:r w:rsidRPr="00041BDC">
        <w:rPr>
          <w:noProof/>
        </w:rPr>
        <w:drawing>
          <wp:inline distT="0" distB="0" distL="0" distR="0" wp14:anchorId="12E098C5" wp14:editId="4D518250">
            <wp:extent cx="6120130" cy="3806337"/>
            <wp:effectExtent l="0" t="0" r="1270" b="3810"/>
            <wp:docPr id="3" name="Picture 3"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bt2018-mean-mse.png"/>
                    <pic:cNvPicPr/>
                  </pic:nvPicPr>
                  <pic:blipFill rotWithShape="1">
                    <a:blip r:embed="rId22" cstate="print">
                      <a:extLst>
                        <a:ext uri="{28A0092B-C50C-407E-A947-70E740481C1C}">
                          <a14:useLocalDpi xmlns:a14="http://schemas.microsoft.com/office/drawing/2010/main" val="0"/>
                        </a:ext>
                      </a:extLst>
                    </a:blip>
                    <a:srcRect t="6704"/>
                    <a:stretch/>
                  </pic:blipFill>
                  <pic:spPr bwMode="auto">
                    <a:xfrm>
                      <a:off x="0" y="0"/>
                      <a:ext cx="6120130" cy="3806337"/>
                    </a:xfrm>
                    <a:prstGeom prst="rect">
                      <a:avLst/>
                    </a:prstGeom>
                    <a:ln>
                      <a:noFill/>
                    </a:ln>
                    <a:extLst>
                      <a:ext uri="{53640926-AAD7-44D8-BBD7-CCE9431645EC}">
                        <a14:shadowObscured xmlns:a14="http://schemas.microsoft.com/office/drawing/2010/main"/>
                      </a:ext>
                    </a:extLst>
                  </pic:spPr>
                </pic:pic>
              </a:graphicData>
            </a:graphic>
          </wp:inline>
        </w:drawing>
      </w:r>
    </w:p>
    <w:p w14:paraId="1F012B85" w14:textId="6F6D4BFD" w:rsidR="001D103C" w:rsidRPr="0034435F" w:rsidRDefault="001D103C" w:rsidP="001D103C">
      <w:pPr>
        <w:pStyle w:val="Caption"/>
        <w:jc w:val="center"/>
        <w:rPr>
          <w:sz w:val="24"/>
          <w:szCs w:val="24"/>
        </w:rPr>
      </w:pPr>
      <w:r w:rsidRPr="00330501">
        <w:rPr>
          <w:sz w:val="24"/>
          <w:szCs w:val="24"/>
        </w:rPr>
        <w:t xml:space="preserve">Figure </w:t>
      </w:r>
      <w:r w:rsidRPr="00330501">
        <w:rPr>
          <w:sz w:val="24"/>
          <w:szCs w:val="24"/>
        </w:rPr>
        <w:fldChar w:fldCharType="begin"/>
      </w:r>
      <w:r w:rsidRPr="004823F7">
        <w:rPr>
          <w:sz w:val="24"/>
          <w:szCs w:val="24"/>
        </w:rPr>
        <w:instrText xml:space="preserve"> SEQ Figure \* ARABIC </w:instrText>
      </w:r>
      <w:r w:rsidRPr="00330501">
        <w:rPr>
          <w:sz w:val="24"/>
          <w:szCs w:val="24"/>
        </w:rPr>
        <w:fldChar w:fldCharType="separate"/>
      </w:r>
      <w:r w:rsidR="00EB6DB0" w:rsidRPr="0034435F">
        <w:rPr>
          <w:noProof/>
          <w:sz w:val="24"/>
          <w:szCs w:val="24"/>
        </w:rPr>
        <w:t>3</w:t>
      </w:r>
      <w:r w:rsidRPr="00330501">
        <w:rPr>
          <w:sz w:val="24"/>
          <w:szCs w:val="24"/>
        </w:rPr>
        <w:fldChar w:fldCharType="end"/>
      </w:r>
      <w:r w:rsidRPr="00041BDC">
        <w:rPr>
          <w:sz w:val="24"/>
          <w:szCs w:val="24"/>
        </w:rPr>
        <w:t>:</w:t>
      </w:r>
      <w:r w:rsidRPr="00330501">
        <w:rPr>
          <w:sz w:val="24"/>
          <w:szCs w:val="24"/>
        </w:rPr>
        <w:t xml:space="preserve"> Hyperprior with non-zero gaussian means architecture</w:t>
      </w:r>
    </w:p>
    <w:p w14:paraId="0AEF3E79" w14:textId="77777777" w:rsidR="001D103C" w:rsidRPr="00041BDC" w:rsidRDefault="001D103C" w:rsidP="001D103C">
      <w:pPr>
        <w:keepNext/>
        <w:jc w:val="center"/>
      </w:pPr>
      <w:r w:rsidRPr="00041BDC">
        <w:rPr>
          <w:noProof/>
        </w:rPr>
        <w:drawing>
          <wp:inline distT="0" distB="0" distL="0" distR="0" wp14:anchorId="4B0116DC" wp14:editId="03D6C55A">
            <wp:extent cx="6119975" cy="3751385"/>
            <wp:effectExtent l="0" t="0" r="1905" b="0"/>
            <wp:docPr id="4" name="Picture 4"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bt2018-mse.png"/>
                    <pic:cNvPicPr/>
                  </pic:nvPicPr>
                  <pic:blipFill rotWithShape="1">
                    <a:blip r:embed="rId23" cstate="print">
                      <a:extLst>
                        <a:ext uri="{28A0092B-C50C-407E-A947-70E740481C1C}">
                          <a14:useLocalDpi xmlns:a14="http://schemas.microsoft.com/office/drawing/2010/main" val="0"/>
                        </a:ext>
                      </a:extLst>
                    </a:blip>
                    <a:srcRect t="6130" b="1919"/>
                    <a:stretch/>
                  </pic:blipFill>
                  <pic:spPr bwMode="auto">
                    <a:xfrm>
                      <a:off x="0" y="0"/>
                      <a:ext cx="6120130" cy="3751480"/>
                    </a:xfrm>
                    <a:prstGeom prst="rect">
                      <a:avLst/>
                    </a:prstGeom>
                    <a:ln>
                      <a:noFill/>
                    </a:ln>
                    <a:extLst>
                      <a:ext uri="{53640926-AAD7-44D8-BBD7-CCE9431645EC}">
                        <a14:shadowObscured xmlns:a14="http://schemas.microsoft.com/office/drawing/2010/main"/>
                      </a:ext>
                    </a:extLst>
                  </pic:spPr>
                </pic:pic>
              </a:graphicData>
            </a:graphic>
          </wp:inline>
        </w:drawing>
      </w:r>
    </w:p>
    <w:p w14:paraId="173C616E" w14:textId="049C27D1" w:rsidR="001D103C" w:rsidRPr="00330501" w:rsidRDefault="001D103C" w:rsidP="001D103C">
      <w:pPr>
        <w:pStyle w:val="Caption"/>
        <w:jc w:val="center"/>
        <w:rPr>
          <w:sz w:val="24"/>
          <w:szCs w:val="24"/>
        </w:rPr>
      </w:pPr>
      <w:r w:rsidRPr="00330501">
        <w:rPr>
          <w:sz w:val="24"/>
          <w:szCs w:val="24"/>
        </w:rPr>
        <w:t xml:space="preserve">Figure </w:t>
      </w:r>
      <w:r w:rsidRPr="00330501">
        <w:rPr>
          <w:sz w:val="24"/>
          <w:szCs w:val="24"/>
        </w:rPr>
        <w:fldChar w:fldCharType="begin"/>
      </w:r>
      <w:r w:rsidRPr="00823BC3">
        <w:rPr>
          <w:sz w:val="24"/>
          <w:szCs w:val="24"/>
        </w:rPr>
        <w:instrText xml:space="preserve"> SEQ Figure \* ARABIC </w:instrText>
      </w:r>
      <w:r w:rsidRPr="00330501">
        <w:rPr>
          <w:sz w:val="24"/>
          <w:szCs w:val="24"/>
        </w:rPr>
        <w:fldChar w:fldCharType="separate"/>
      </w:r>
      <w:r w:rsidR="00EB6DB0" w:rsidRPr="0034435F">
        <w:rPr>
          <w:noProof/>
          <w:sz w:val="24"/>
          <w:szCs w:val="24"/>
        </w:rPr>
        <w:t>4</w:t>
      </w:r>
      <w:r w:rsidRPr="00330501">
        <w:rPr>
          <w:sz w:val="24"/>
          <w:szCs w:val="24"/>
        </w:rPr>
        <w:fldChar w:fldCharType="end"/>
      </w:r>
      <w:r w:rsidRPr="00041BDC">
        <w:rPr>
          <w:sz w:val="24"/>
          <w:szCs w:val="24"/>
        </w:rPr>
        <w:t xml:space="preserve">: </w:t>
      </w:r>
      <w:r w:rsidRPr="00330501">
        <w:rPr>
          <w:sz w:val="24"/>
          <w:szCs w:val="24"/>
        </w:rPr>
        <w:t>Joint auto-regressive and hyperprior architecture</w:t>
      </w:r>
    </w:p>
    <w:p w14:paraId="027278A7" w14:textId="77777777" w:rsidR="001D103C" w:rsidRPr="00823BC3" w:rsidRDefault="001D103C" w:rsidP="001D103C">
      <w:r w:rsidRPr="00301097">
        <w:t>All the numerical</w:t>
      </w:r>
      <w:r w:rsidRPr="0035411B">
        <w:rPr>
          <w:i/>
        </w:rPr>
        <w:t xml:space="preserve"> </w:t>
      </w:r>
      <w:r w:rsidRPr="004823F7">
        <w:t xml:space="preserve">compression results are available as </w:t>
      </w:r>
      <w:r w:rsidRPr="00823BC3">
        <w:t>text files in the “results” directory in the CompressAI repository.</w:t>
      </w:r>
    </w:p>
    <w:p w14:paraId="195B059C" w14:textId="159C8A3C" w:rsidR="001D103C" w:rsidRPr="00823BC3" w:rsidRDefault="001D103C" w:rsidP="005A497A"/>
    <w:p w14:paraId="3CF4B1B7" w14:textId="2AC80512" w:rsidR="00376F03" w:rsidRPr="00823BC3" w:rsidRDefault="00376F03" w:rsidP="00513FDF">
      <w:pPr>
        <w:jc w:val="left"/>
      </w:pPr>
      <w:r w:rsidRPr="00823BC3">
        <w:rPr>
          <w:b/>
          <w:u w:val="single"/>
        </w:rPr>
        <w:t>Note:</w:t>
      </w:r>
      <w:r w:rsidRPr="00823BC3">
        <w:t xml:space="preserve"> As</w:t>
      </w:r>
      <w:r w:rsidR="00B6724A" w:rsidRPr="00823BC3">
        <w:t xml:space="preserve"> the curves intersects, we cannot effectively </w:t>
      </w:r>
      <w:r w:rsidR="00621B5F" w:rsidRPr="00823BC3">
        <w:t>compute</w:t>
      </w:r>
      <w:r w:rsidR="00B6724A" w:rsidRPr="00823BC3">
        <w:t xml:space="preserve"> the usual</w:t>
      </w:r>
      <w:r w:rsidR="00B74200" w:rsidRPr="00823BC3">
        <w:t xml:space="preserve"> </w:t>
      </w:r>
      <w:r w:rsidR="00513FDF" w:rsidRPr="00823BC3">
        <w:rPr>
          <w:rFonts w:eastAsia="Times New Roman"/>
          <w:lang w:eastAsia="en-GB"/>
        </w:rPr>
        <w:t xml:space="preserve">Bjøntegaard </w:t>
      </w:r>
      <w:r w:rsidR="00B74200" w:rsidRPr="00823BC3">
        <w:t xml:space="preserve">BD-rate </w:t>
      </w:r>
      <w:r w:rsidR="00621B5F" w:rsidRPr="00823BC3">
        <w:t xml:space="preserve">values. </w:t>
      </w:r>
      <w:r w:rsidR="00D436CF" w:rsidRPr="00823BC3">
        <w:t xml:space="preserve">Training a neural network to reach a specific </w:t>
      </w:r>
      <w:r w:rsidR="008854C2" w:rsidRPr="00823BC3">
        <w:t>bitrate</w:t>
      </w:r>
      <w:r w:rsidR="00D436CF" w:rsidRPr="00823BC3">
        <w:t xml:space="preserve"> at inference is an active research topic.</w:t>
      </w:r>
    </w:p>
    <w:p w14:paraId="2F6CBFC3" w14:textId="7A056424" w:rsidR="008B0D43" w:rsidRPr="00823BC3" w:rsidRDefault="008B0D43" w:rsidP="00513FDF">
      <w:pPr>
        <w:jc w:val="left"/>
      </w:pPr>
    </w:p>
    <w:p w14:paraId="7F0EA2B0" w14:textId="1FEE9A0E" w:rsidR="00B96C6D" w:rsidRPr="004823F7" w:rsidRDefault="00F04E17" w:rsidP="00B96C6D">
      <w:pPr>
        <w:pStyle w:val="Heading2"/>
        <w:ind w:left="540" w:hanging="567"/>
      </w:pPr>
      <w:r w:rsidRPr="004823F7">
        <w:t>Compar</w:t>
      </w:r>
      <w:r w:rsidR="00BF0DF7" w:rsidRPr="004823F7">
        <w:t xml:space="preserve">ison of </w:t>
      </w:r>
      <w:r w:rsidR="00B13E6B" w:rsidRPr="004823F7">
        <w:t xml:space="preserve">DNN-based and </w:t>
      </w:r>
      <w:r w:rsidR="0057479B" w:rsidRPr="004823F7">
        <w:t>traditional</w:t>
      </w:r>
      <w:r w:rsidR="006236D4" w:rsidRPr="004823F7">
        <w:t xml:space="preserve"> video codecs</w:t>
      </w:r>
    </w:p>
    <w:p w14:paraId="6ED0BA58" w14:textId="2C3FE7DD" w:rsidR="00BD7DCA" w:rsidRPr="004823F7" w:rsidRDefault="0017389A" w:rsidP="002D4B60">
      <w:r w:rsidRPr="004823F7">
        <w:fldChar w:fldCharType="begin"/>
      </w:r>
      <w:r w:rsidRPr="004823F7">
        <w:instrText xml:space="preserve"> REF _Ref43884567 \h </w:instrText>
      </w:r>
      <w:r w:rsidRPr="004823F7">
        <w:fldChar w:fldCharType="separate"/>
      </w:r>
      <w:r w:rsidRPr="004823F7">
        <w:t>Figure 5</w:t>
      </w:r>
      <w:r w:rsidRPr="004823F7">
        <w:fldChar w:fldCharType="end"/>
      </w:r>
      <w:r w:rsidRPr="004823F7">
        <w:t xml:space="preserve"> </w:t>
      </w:r>
      <w:r w:rsidR="00EF737D" w:rsidRPr="004823F7">
        <w:t xml:space="preserve">shows </w:t>
      </w:r>
      <w:r w:rsidR="009E6371" w:rsidRPr="004823F7">
        <w:t xml:space="preserve">PSNR curves </w:t>
      </w:r>
      <w:r w:rsidR="002A2AB4" w:rsidRPr="004823F7">
        <w:t>as a function of the bit</w:t>
      </w:r>
      <w:r w:rsidR="003A2899" w:rsidRPr="004823F7">
        <w:t xml:space="preserve">rate </w:t>
      </w:r>
      <w:r w:rsidR="00264461" w:rsidRPr="004823F7">
        <w:t xml:space="preserve">for all the </w:t>
      </w:r>
      <w:r w:rsidR="00783EEA" w:rsidRPr="004823F7">
        <w:t>above-mentioned</w:t>
      </w:r>
      <w:r w:rsidR="00264461" w:rsidRPr="004823F7">
        <w:t xml:space="preserve"> codecs.</w:t>
      </w:r>
      <w:r w:rsidR="00FD68C8" w:rsidRPr="004823F7">
        <w:t xml:space="preserve"> </w:t>
      </w:r>
    </w:p>
    <w:p w14:paraId="04C422EE" w14:textId="0E94C0A1" w:rsidR="00694690" w:rsidRPr="00823BC3" w:rsidRDefault="00CF6952" w:rsidP="00514216">
      <w:r w:rsidRPr="00041BDC">
        <w:t>HEVC</w:t>
      </w:r>
      <w:r w:rsidR="00F67415" w:rsidRPr="00D36D8E">
        <w:t xml:space="preserve"> (</w:t>
      </w:r>
      <w:r w:rsidR="00F67415" w:rsidRPr="0034435F">
        <w:t>HM version 16.20)</w:t>
      </w:r>
      <w:r w:rsidR="00561900" w:rsidRPr="0035411B">
        <w:t xml:space="preserve">, </w:t>
      </w:r>
      <w:r w:rsidR="00926036" w:rsidRPr="0035411B">
        <w:t>VVC (</w:t>
      </w:r>
      <w:r w:rsidR="00926036" w:rsidRPr="004823F7">
        <w:t xml:space="preserve">VTM version 9.1) </w:t>
      </w:r>
      <w:r w:rsidR="00561900" w:rsidRPr="004823F7">
        <w:t xml:space="preserve">and </w:t>
      </w:r>
      <w:r w:rsidR="00A05514" w:rsidRPr="00823BC3">
        <w:t xml:space="preserve">AV1 </w:t>
      </w:r>
      <w:r w:rsidR="00561900">
        <w:t>(</w:t>
      </w:r>
      <w:r w:rsidR="00561900" w:rsidRPr="00823BC3">
        <w:t xml:space="preserve">version 2.0) </w:t>
      </w:r>
      <w:r w:rsidR="00827B82" w:rsidRPr="00823BC3">
        <w:t>have been</w:t>
      </w:r>
      <w:r w:rsidR="00926036" w:rsidRPr="00823BC3">
        <w:t xml:space="preserve"> configured in i</w:t>
      </w:r>
      <w:r w:rsidR="003813D0" w:rsidRPr="00823BC3">
        <w:t xml:space="preserve">ntra </w:t>
      </w:r>
      <w:r w:rsidR="004776EA" w:rsidRPr="00823BC3">
        <w:t xml:space="preserve">mode </w:t>
      </w:r>
      <w:r w:rsidR="00E7434D" w:rsidRPr="00823BC3">
        <w:t>with</w:t>
      </w:r>
      <w:r w:rsidR="009579D4" w:rsidRPr="00823BC3">
        <w:t xml:space="preserve"> </w:t>
      </w:r>
      <w:r w:rsidR="00923E5F" w:rsidRPr="00823BC3">
        <w:t>8-bit YUV</w:t>
      </w:r>
      <w:r w:rsidR="00C52330" w:rsidRPr="00823BC3">
        <w:t xml:space="preserve"> </w:t>
      </w:r>
      <w:r w:rsidR="009579D4" w:rsidRPr="00823BC3">
        <w:t>4</w:t>
      </w:r>
      <w:r w:rsidR="00C52330" w:rsidRPr="00823BC3">
        <w:t>:</w:t>
      </w:r>
      <w:r w:rsidR="009579D4" w:rsidRPr="00823BC3">
        <w:t>4</w:t>
      </w:r>
      <w:r w:rsidR="00C52330" w:rsidRPr="00823BC3">
        <w:t>:</w:t>
      </w:r>
      <w:r w:rsidR="009579D4" w:rsidRPr="00823BC3">
        <w:t>4</w:t>
      </w:r>
      <w:r w:rsidR="00E7434D" w:rsidRPr="00823BC3">
        <w:t xml:space="preserve"> </w:t>
      </w:r>
      <w:r w:rsidR="00A8136B" w:rsidRPr="00823BC3">
        <w:t>i</w:t>
      </w:r>
      <w:r w:rsidR="009579D4" w:rsidRPr="00823BC3">
        <w:t>nputs</w:t>
      </w:r>
      <w:r w:rsidR="00A8136B" w:rsidRPr="00823BC3">
        <w:t>/o</w:t>
      </w:r>
      <w:r w:rsidR="009579D4" w:rsidRPr="00823BC3">
        <w:t>utputs</w:t>
      </w:r>
      <w:r w:rsidR="004E746B" w:rsidRPr="00823BC3">
        <w:t>.</w:t>
      </w:r>
    </w:p>
    <w:p w14:paraId="0D1263C5" w14:textId="77777777" w:rsidR="00B44483" w:rsidRPr="00823BC3" w:rsidRDefault="00B44483" w:rsidP="00B44483"/>
    <w:p w14:paraId="4B8C0882" w14:textId="30B20790" w:rsidR="00B44483" w:rsidRPr="00823BC3" w:rsidRDefault="67DF9F22" w:rsidP="00B44483">
      <w:r>
        <w:t xml:space="preserve">As can be seen, although recent works compare favorably with already published standards such as H.265/HEVC (HM </w:t>
      </w:r>
      <w:r w:rsidR="385B7DD3">
        <w:t>v</w:t>
      </w:r>
      <w:r>
        <w:t xml:space="preserve">16.20) and AV1, the VTM </w:t>
      </w:r>
      <w:r w:rsidR="7654FC26">
        <w:t>v</w:t>
      </w:r>
      <w:r>
        <w:t>9.1 still outperforms learned still picture codecs</w:t>
      </w:r>
      <w:r w:rsidR="6F070FF2">
        <w:t xml:space="preserve"> in terms of PSNR</w:t>
      </w:r>
      <w:r>
        <w:t>.</w:t>
      </w:r>
      <w:r w:rsidR="595B86C5">
        <w:t xml:space="preserve"> </w:t>
      </w:r>
      <w:r w:rsidR="6A7626B7">
        <w:t xml:space="preserve">However, </w:t>
      </w:r>
      <w:r w:rsidR="0FA4F1B3">
        <w:t xml:space="preserve">learned </w:t>
      </w:r>
      <w:r w:rsidR="770C3CD6">
        <w:t xml:space="preserve">compression </w:t>
      </w:r>
      <w:r w:rsidR="283008C9">
        <w:t xml:space="preserve">framework can </w:t>
      </w:r>
      <w:r w:rsidR="6BAA2FFB">
        <w:t xml:space="preserve">be directly optimized for complex </w:t>
      </w:r>
      <w:r w:rsidR="3E12FE85">
        <w:t xml:space="preserve">objective </w:t>
      </w:r>
      <w:r w:rsidR="6E268838">
        <w:t xml:space="preserve">metrics </w:t>
      </w:r>
      <w:r w:rsidR="4DA7D72B">
        <w:t xml:space="preserve">as long as </w:t>
      </w:r>
      <w:r w:rsidR="506D4698">
        <w:t>the</w:t>
      </w:r>
      <w:r w:rsidR="0F819E08">
        <w:t xml:space="preserve"> </w:t>
      </w:r>
      <w:r w:rsidR="53E1080C">
        <w:t xml:space="preserve">metric is </w:t>
      </w:r>
      <w:r w:rsidR="4DA7D72B">
        <w:t>differentiable</w:t>
      </w:r>
      <w:r w:rsidR="53E1080C">
        <w:t xml:space="preserve"> or has a</w:t>
      </w:r>
      <w:r w:rsidR="2D48FD40">
        <w:t xml:space="preserve"> differentiable approximation.</w:t>
      </w:r>
      <w:r w:rsidR="4DA7D72B">
        <w:t xml:space="preserve"> </w:t>
      </w:r>
      <w:r w:rsidR="506D4698">
        <w:t>This</w:t>
      </w:r>
      <w:r w:rsidR="76277440">
        <w:t xml:space="preserve"> </w:t>
      </w:r>
      <w:r w:rsidR="506D4698">
        <w:t>constitutes</w:t>
      </w:r>
      <w:r w:rsidR="76277440">
        <w:t xml:space="preserve"> a major asset compared to traditional hybrid codecs where it is difficult to </w:t>
      </w:r>
      <w:r w:rsidR="2D48FD40">
        <w:t xml:space="preserve">define good strategies for </w:t>
      </w:r>
      <w:r w:rsidR="48C89DE5">
        <w:t xml:space="preserve">block-based </w:t>
      </w:r>
      <w:r w:rsidR="44F8981A">
        <w:t>encoder</w:t>
      </w:r>
      <w:r w:rsidR="48C89DE5">
        <w:t xml:space="preserve"> decisions</w:t>
      </w:r>
      <w:r w:rsidR="33485285">
        <w:t>.</w:t>
      </w:r>
      <w:r w:rsidR="7C7649B2">
        <w:t xml:space="preserve"> </w:t>
      </w:r>
      <w:r w:rsidR="7C7649B2" w:rsidRPr="3CE81D1C">
        <w:rPr>
          <w:i/>
          <w:iCs/>
        </w:rPr>
        <w:t>CompressAI</w:t>
      </w:r>
      <w:r w:rsidR="7C7649B2">
        <w:t xml:space="preserve"> </w:t>
      </w:r>
      <w:r w:rsidR="2CC94C91">
        <w:t>will</w:t>
      </w:r>
      <w:r w:rsidR="24F34606">
        <w:t xml:space="preserve"> soon</w:t>
      </w:r>
      <w:r w:rsidR="2CC94C91">
        <w:t xml:space="preserve"> support </w:t>
      </w:r>
      <w:r w:rsidR="411166E3">
        <w:t xml:space="preserve">different metrics for </w:t>
      </w:r>
      <w:r w:rsidR="0FC408B3">
        <w:t xml:space="preserve">training and </w:t>
      </w:r>
      <w:r w:rsidR="3D294C6D">
        <w:t xml:space="preserve">evaluating </w:t>
      </w:r>
      <w:r w:rsidR="5E66EB57">
        <w:t xml:space="preserve">the performances. </w:t>
      </w:r>
    </w:p>
    <w:p w14:paraId="74DFDF72" w14:textId="77777777" w:rsidR="00B44483" w:rsidRPr="00823BC3" w:rsidRDefault="00B44483" w:rsidP="00B44483"/>
    <w:p w14:paraId="70E409DC" w14:textId="7BDB2D88" w:rsidR="00B44483" w:rsidRPr="004823F7" w:rsidRDefault="00925303" w:rsidP="002D4B60">
      <w:r w:rsidRPr="004823F7">
        <w:t>Besides</w:t>
      </w:r>
      <w:r w:rsidR="003B6996" w:rsidRPr="004823F7">
        <w:t>,</w:t>
      </w:r>
      <w:r w:rsidR="00F10A16" w:rsidRPr="004823F7">
        <w:t xml:space="preserve"> learned image and video compression codecs have only </w:t>
      </w:r>
      <w:r w:rsidR="00A87EAB" w:rsidRPr="004823F7">
        <w:t>started to achieve competitive results these last 5 years.</w:t>
      </w:r>
      <w:r w:rsidR="00F10A16" w:rsidRPr="004823F7">
        <w:t xml:space="preserve"> </w:t>
      </w:r>
      <w:r w:rsidR="003B6996" w:rsidRPr="004823F7">
        <w:t>Considering the success of learned methods</w:t>
      </w:r>
      <w:r w:rsidR="00867151" w:rsidRPr="004823F7">
        <w:t xml:space="preserve"> in other image processing and computer visions domains, </w:t>
      </w:r>
      <w:r w:rsidR="00C6777E" w:rsidRPr="004823F7">
        <w:t xml:space="preserve">significant improvements </w:t>
      </w:r>
      <w:r w:rsidR="00E26BC0" w:rsidRPr="004823F7">
        <w:t xml:space="preserve">in compression performances and inference speeds </w:t>
      </w:r>
      <w:r w:rsidR="00C6777E" w:rsidRPr="004823F7">
        <w:t>can be expected as more research will be performed on the subject.</w:t>
      </w:r>
    </w:p>
    <w:p w14:paraId="3D86A3F3" w14:textId="77777777" w:rsidR="006236D4" w:rsidRPr="00041BDC" w:rsidRDefault="002D4B60" w:rsidP="006236D4">
      <w:pPr>
        <w:keepNext/>
        <w:jc w:val="right"/>
      </w:pPr>
      <w:r w:rsidRPr="00823BC3">
        <w:rPr>
          <w:noProof/>
        </w:rPr>
        <w:drawing>
          <wp:inline distT="0" distB="0" distL="0" distR="0" wp14:anchorId="2F2B963E" wp14:editId="6CB6B91D">
            <wp:extent cx="5780528" cy="6572739"/>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png"/>
                    <pic:cNvPicPr/>
                  </pic:nvPicPr>
                  <pic:blipFill rotWithShape="1">
                    <a:blip r:embed="rId24" cstate="print">
                      <a:extLst>
                        <a:ext uri="{28A0092B-C50C-407E-A947-70E740481C1C}">
                          <a14:useLocalDpi xmlns:a14="http://schemas.microsoft.com/office/drawing/2010/main" val="0"/>
                        </a:ext>
                      </a:extLst>
                    </a:blip>
                    <a:srcRect t="9125" b="5596"/>
                    <a:stretch/>
                  </pic:blipFill>
                  <pic:spPr bwMode="auto">
                    <a:xfrm>
                      <a:off x="0" y="0"/>
                      <a:ext cx="5781293" cy="6573609"/>
                    </a:xfrm>
                    <a:prstGeom prst="rect">
                      <a:avLst/>
                    </a:prstGeom>
                    <a:ln>
                      <a:noFill/>
                    </a:ln>
                    <a:extLst>
                      <a:ext uri="{53640926-AAD7-44D8-BBD7-CCE9431645EC}">
                        <a14:shadowObscured xmlns:a14="http://schemas.microsoft.com/office/drawing/2010/main"/>
                      </a:ext>
                    </a:extLst>
                  </pic:spPr>
                </pic:pic>
              </a:graphicData>
            </a:graphic>
          </wp:inline>
        </w:drawing>
      </w:r>
    </w:p>
    <w:p w14:paraId="3739CD77" w14:textId="34FA4BC7" w:rsidR="00B96C6D" w:rsidRPr="00823BC3" w:rsidRDefault="006236D4" w:rsidP="006236D4">
      <w:pPr>
        <w:pStyle w:val="Caption"/>
        <w:jc w:val="center"/>
        <w:rPr>
          <w:sz w:val="24"/>
          <w:szCs w:val="24"/>
        </w:rPr>
      </w:pPr>
      <w:bookmarkStart w:id="3" w:name="_Ref43884567"/>
      <w:r w:rsidRPr="00330501">
        <w:rPr>
          <w:sz w:val="24"/>
          <w:szCs w:val="24"/>
        </w:rPr>
        <w:t xml:space="preserve">Figure </w:t>
      </w:r>
      <w:r w:rsidRPr="00330501">
        <w:rPr>
          <w:sz w:val="24"/>
          <w:szCs w:val="24"/>
        </w:rPr>
        <w:fldChar w:fldCharType="begin"/>
      </w:r>
      <w:r w:rsidRPr="00823BC3">
        <w:rPr>
          <w:sz w:val="24"/>
          <w:szCs w:val="24"/>
        </w:rPr>
        <w:instrText xml:space="preserve"> SEQ Figure \* ARABIC </w:instrText>
      </w:r>
      <w:r w:rsidRPr="00330501">
        <w:rPr>
          <w:sz w:val="24"/>
          <w:szCs w:val="24"/>
        </w:rPr>
        <w:fldChar w:fldCharType="separate"/>
      </w:r>
      <w:r w:rsidR="002027FE" w:rsidRPr="00330501">
        <w:rPr>
          <w:sz w:val="24"/>
          <w:szCs w:val="24"/>
        </w:rPr>
        <w:t>5</w:t>
      </w:r>
      <w:r w:rsidRPr="00330501">
        <w:rPr>
          <w:sz w:val="24"/>
          <w:szCs w:val="24"/>
        </w:rPr>
        <w:fldChar w:fldCharType="end"/>
      </w:r>
      <w:bookmarkEnd w:id="3"/>
      <w:r w:rsidRPr="00041BDC">
        <w:rPr>
          <w:sz w:val="24"/>
          <w:szCs w:val="24"/>
        </w:rPr>
        <w:t xml:space="preserve">: </w:t>
      </w:r>
      <w:r w:rsidRPr="00330501">
        <w:rPr>
          <w:sz w:val="24"/>
          <w:szCs w:val="24"/>
        </w:rPr>
        <w:t xml:space="preserve">PSNR curves of </w:t>
      </w:r>
      <w:r w:rsidRPr="00823BC3">
        <w:rPr>
          <w:sz w:val="24"/>
          <w:szCs w:val="24"/>
        </w:rPr>
        <w:t xml:space="preserve">SOTA DNN-based approaches </w:t>
      </w:r>
      <w:r w:rsidR="00D1096A" w:rsidRPr="00823BC3">
        <w:rPr>
          <w:sz w:val="24"/>
          <w:szCs w:val="24"/>
        </w:rPr>
        <w:t xml:space="preserve">implemented in CompressAI </w:t>
      </w:r>
      <w:r w:rsidRPr="00823BC3">
        <w:rPr>
          <w:sz w:val="24"/>
          <w:szCs w:val="24"/>
        </w:rPr>
        <w:t>and traditional codecs</w:t>
      </w:r>
    </w:p>
    <w:p w14:paraId="544683C3" w14:textId="77777777" w:rsidR="002C1BC3" w:rsidRPr="00823BC3" w:rsidRDefault="002C1BC3" w:rsidP="002C1BC3">
      <w:pPr>
        <w:jc w:val="left"/>
        <w:rPr>
          <w:b/>
          <w:u w:val="single"/>
        </w:rPr>
      </w:pPr>
    </w:p>
    <w:p w14:paraId="052F630E" w14:textId="0139D21C" w:rsidR="007C570F" w:rsidRPr="0035411B" w:rsidRDefault="002C1BC3" w:rsidP="002C1BC3">
      <w:pPr>
        <w:jc w:val="left"/>
        <w:rPr>
          <w:u w:val="single"/>
        </w:rPr>
      </w:pPr>
      <w:r w:rsidRPr="00823BC3">
        <w:rPr>
          <w:b/>
          <w:u w:val="single"/>
        </w:rPr>
        <w:t>Note:</w:t>
      </w:r>
      <w:r w:rsidRPr="007D73DB">
        <w:rPr>
          <w:b/>
        </w:rPr>
        <w:t xml:space="preserve"> </w:t>
      </w:r>
      <w:r w:rsidRPr="00C07CA7">
        <w:t xml:space="preserve">At this time, runtime comparisons </w:t>
      </w:r>
      <w:r w:rsidR="00CE3F95" w:rsidRPr="00C07CA7">
        <w:t xml:space="preserve">between </w:t>
      </w:r>
      <w:r w:rsidR="00AD5BD4" w:rsidRPr="00C07CA7">
        <w:t>traditional methods and DNN-based methods</w:t>
      </w:r>
      <w:r w:rsidR="007F2779" w:rsidRPr="00C07CA7">
        <w:t xml:space="preserve"> cannot be </w:t>
      </w:r>
      <w:r w:rsidR="0071443A" w:rsidRPr="00C07CA7">
        <w:t>reported in an accurate</w:t>
      </w:r>
      <w:r w:rsidR="007F2779" w:rsidRPr="00C07CA7">
        <w:t xml:space="preserve"> and </w:t>
      </w:r>
      <w:r w:rsidR="0071443A" w:rsidRPr="00C07CA7">
        <w:t>fair manner</w:t>
      </w:r>
      <w:r w:rsidR="00AD5BD4" w:rsidRPr="00C07CA7">
        <w:t>.</w:t>
      </w:r>
      <w:r w:rsidR="005D3B63" w:rsidRPr="00C07CA7">
        <w:t xml:space="preserve"> </w:t>
      </w:r>
      <w:r w:rsidR="006F7911" w:rsidRPr="00C07CA7">
        <w:t>Measuring the inference efficiency of a neural network</w:t>
      </w:r>
      <w:r w:rsidR="00260EE3" w:rsidRPr="00C07CA7">
        <w:t>-based</w:t>
      </w:r>
      <w:r w:rsidR="006F7911" w:rsidRPr="00C07CA7">
        <w:t xml:space="preserve"> codec is an active research topic</w:t>
      </w:r>
      <w:r w:rsidR="00260EE3" w:rsidRPr="00C07CA7">
        <w:rPr>
          <w:rStyle w:val="FootnoteReference"/>
        </w:rPr>
        <w:footnoteReference w:id="9"/>
      </w:r>
      <w:r w:rsidR="006F7911" w:rsidRPr="00C07CA7">
        <w:t>.</w:t>
      </w:r>
      <w:r w:rsidR="007D59ED" w:rsidRPr="00C07CA7">
        <w:t xml:space="preserve"> Neural network</w:t>
      </w:r>
      <w:r w:rsidR="0099413A" w:rsidRPr="00C07CA7">
        <w:t>s</w:t>
      </w:r>
      <w:r w:rsidR="007D59ED" w:rsidRPr="00C07CA7">
        <w:t xml:space="preserve"> are effectively designed to run on massively parallel architectures </w:t>
      </w:r>
      <w:r w:rsidR="00BB00A3" w:rsidRPr="00C07CA7">
        <w:t xml:space="preserve">whereas traditional codecs are typically </w:t>
      </w:r>
      <w:r w:rsidR="006A7A1E" w:rsidRPr="00C07CA7">
        <w:t xml:space="preserve">designed with a single </w:t>
      </w:r>
      <w:r w:rsidR="00F52A2B" w:rsidRPr="00C07CA7">
        <w:t>CPU</w:t>
      </w:r>
      <w:r w:rsidR="006A7A1E" w:rsidRPr="00C07CA7">
        <w:t xml:space="preserve"> core in mind.</w:t>
      </w:r>
    </w:p>
    <w:p w14:paraId="6896FAE5" w14:textId="77777777" w:rsidR="00367B53" w:rsidRPr="0034435F" w:rsidRDefault="00367B53" w:rsidP="002C1BC3">
      <w:pPr>
        <w:jc w:val="left"/>
        <w:rPr>
          <w:u w:val="single"/>
        </w:rPr>
      </w:pPr>
    </w:p>
    <w:p w14:paraId="2C8CE9B6" w14:textId="55791BDA" w:rsidR="00C46A5F" w:rsidRPr="0034435F" w:rsidRDefault="0075011F" w:rsidP="00C46A5F">
      <w:pPr>
        <w:pStyle w:val="Heading1"/>
        <w:spacing w:before="480"/>
      </w:pPr>
      <w:r w:rsidRPr="0034435F">
        <w:t>Test f</w:t>
      </w:r>
      <w:r w:rsidR="00C46A5F" w:rsidRPr="0034435F">
        <w:t>rameworks and platform</w:t>
      </w:r>
    </w:p>
    <w:p w14:paraId="6C8F1268" w14:textId="77777777" w:rsidR="00CF7784" w:rsidRPr="0034435F" w:rsidRDefault="00CF7784" w:rsidP="00C46A5F"/>
    <w:p w14:paraId="6AEF68E2" w14:textId="77777777" w:rsidR="008C3DE6" w:rsidRPr="0034435F" w:rsidRDefault="008C3DE6" w:rsidP="008C3DE6">
      <w:r w:rsidRPr="00041BDC">
        <w:t>Th</w:t>
      </w:r>
      <w:r w:rsidRPr="00D36D8E">
        <w:t>e presented</w:t>
      </w:r>
      <w:r w:rsidRPr="0034435F">
        <w:t xml:space="preserve"> results were obtained under the following test conditions:</w:t>
      </w:r>
    </w:p>
    <w:p w14:paraId="7D97A76D" w14:textId="77777777" w:rsidR="008C3DE6" w:rsidRPr="0034435F" w:rsidRDefault="008C3DE6" w:rsidP="008C3DE6">
      <w:pPr>
        <w:pStyle w:val="ListParagraph"/>
        <w:numPr>
          <w:ilvl w:val="0"/>
          <w:numId w:val="5"/>
        </w:numPr>
        <w:rPr>
          <w:lang w:eastAsia="ko-KR"/>
        </w:rPr>
      </w:pPr>
      <w:r w:rsidRPr="0034435F">
        <w:rPr>
          <w:b/>
        </w:rPr>
        <w:t>Operating System:</w:t>
      </w:r>
      <w:r w:rsidRPr="0034435F">
        <w:t xml:space="preserve"> Ubuntu 18.04 LTS</w:t>
      </w:r>
    </w:p>
    <w:p w14:paraId="3DFEEE38" w14:textId="6E133BA6" w:rsidR="008C3DE6" w:rsidRPr="0034435F" w:rsidRDefault="008C3DE6" w:rsidP="008C3DE6">
      <w:pPr>
        <w:pStyle w:val="ListParagraph"/>
        <w:numPr>
          <w:ilvl w:val="0"/>
          <w:numId w:val="5"/>
        </w:numPr>
        <w:rPr>
          <w:lang w:eastAsia="ko-KR"/>
        </w:rPr>
      </w:pPr>
      <w:r w:rsidRPr="0034435F">
        <w:rPr>
          <w:b/>
        </w:rPr>
        <w:t>Programming Language:</w:t>
      </w:r>
      <w:r w:rsidRPr="0034435F">
        <w:t xml:space="preserve"> Python </w:t>
      </w:r>
      <w:r w:rsidR="00C375BA" w:rsidRPr="0034435F">
        <w:t>3</w:t>
      </w:r>
      <w:r w:rsidRPr="0034435F">
        <w:t>.</w:t>
      </w:r>
      <w:r w:rsidR="00EA328D" w:rsidRPr="0034435F">
        <w:t>6+</w:t>
      </w:r>
    </w:p>
    <w:p w14:paraId="7805AA4A" w14:textId="4C999471" w:rsidR="008C3DE6" w:rsidRPr="0034435F" w:rsidRDefault="008C3DE6" w:rsidP="008C3DE6">
      <w:pPr>
        <w:pStyle w:val="ListParagraph"/>
        <w:numPr>
          <w:ilvl w:val="0"/>
          <w:numId w:val="5"/>
        </w:numPr>
        <w:rPr>
          <w:lang w:eastAsia="ko-KR"/>
        </w:rPr>
      </w:pPr>
      <w:r w:rsidRPr="0034435F">
        <w:rPr>
          <w:b/>
        </w:rPr>
        <w:t>Additional Libraries:</w:t>
      </w:r>
      <w:r w:rsidRPr="0034435F">
        <w:t xml:space="preserve"> </w:t>
      </w:r>
      <w:r w:rsidR="00EA328D" w:rsidRPr="0034435F">
        <w:t xml:space="preserve">PyTorch 1.4+, </w:t>
      </w:r>
      <w:r w:rsidRPr="0034435F">
        <w:t>C</w:t>
      </w:r>
      <w:r w:rsidR="00135D4C" w:rsidRPr="0034435F">
        <w:t xml:space="preserve">UDA 10.2, </w:t>
      </w:r>
      <w:r w:rsidRPr="0034435F">
        <w:t>CUDNN 7.</w:t>
      </w:r>
      <w:r w:rsidR="00135D4C" w:rsidRPr="0034435F">
        <w:t>6.5.</w:t>
      </w:r>
    </w:p>
    <w:p w14:paraId="0C62D1D2" w14:textId="77777777" w:rsidR="008C3DE6" w:rsidRPr="0034435F" w:rsidRDefault="008C3DE6" w:rsidP="008C3DE6">
      <w:pPr>
        <w:pStyle w:val="ListParagraph"/>
        <w:numPr>
          <w:ilvl w:val="0"/>
          <w:numId w:val="5"/>
        </w:numPr>
      </w:pPr>
      <w:r w:rsidRPr="0034435F">
        <w:rPr>
          <w:b/>
        </w:rPr>
        <w:t>The hardware configuration:</w:t>
      </w:r>
      <w:r w:rsidRPr="0034435F">
        <w:t xml:space="preserve"> </w:t>
      </w:r>
    </w:p>
    <w:p w14:paraId="46181F5C" w14:textId="464C7EE2" w:rsidR="008C3DE6" w:rsidRPr="0034435F" w:rsidRDefault="00916F9F" w:rsidP="008C3DE6">
      <w:pPr>
        <w:pStyle w:val="ListParagraph"/>
        <w:numPr>
          <w:ilvl w:val="1"/>
          <w:numId w:val="5"/>
        </w:numPr>
      </w:pPr>
      <w:r w:rsidRPr="0034435F">
        <w:t xml:space="preserve">Inference: 1 </w:t>
      </w:r>
      <w:r w:rsidR="006574B1" w:rsidRPr="0034435F">
        <w:t xml:space="preserve">CPU </w:t>
      </w:r>
      <w:r w:rsidRPr="0034435F">
        <w:t>thread: Intel</w:t>
      </w:r>
      <w:r w:rsidR="000442D5" w:rsidRPr="0034435F">
        <w:t>(R) Core</w:t>
      </w:r>
      <w:r w:rsidR="00425BF7" w:rsidRPr="0034435F">
        <w:t xml:space="preserve"> </w:t>
      </w:r>
      <w:r w:rsidR="000442D5" w:rsidRPr="0034435F">
        <w:t>(TM) i9-9980XE CPU @ 3.00GHz</w:t>
      </w:r>
    </w:p>
    <w:p w14:paraId="7BAE17AB" w14:textId="4023EF20" w:rsidR="00CF7784" w:rsidRPr="00041BDC" w:rsidRDefault="004A5C03" w:rsidP="00982F08">
      <w:pPr>
        <w:pStyle w:val="ListParagraph"/>
        <w:numPr>
          <w:ilvl w:val="1"/>
          <w:numId w:val="5"/>
        </w:numPr>
      </w:pPr>
      <w:r w:rsidRPr="0034435F">
        <w:t xml:space="preserve">Training: </w:t>
      </w:r>
      <w:r w:rsidR="006A3DF2" w:rsidRPr="0034435F">
        <w:t>Nvidia</w:t>
      </w:r>
      <w:r w:rsidR="008C3DE6" w:rsidRPr="0034435F">
        <w:t xml:space="preserve"> TITAN </w:t>
      </w:r>
      <w:r w:rsidR="0054099C" w:rsidRPr="0034435F">
        <w:t>Xp/</w:t>
      </w:r>
      <w:r w:rsidRPr="0034435F">
        <w:t>X/</w:t>
      </w:r>
      <w:r w:rsidR="0054099C" w:rsidRPr="0034435F">
        <w:t xml:space="preserve">V </w:t>
      </w:r>
      <w:r w:rsidRPr="0034435F">
        <w:t>or RTX 2080 TI</w:t>
      </w:r>
      <w:r w:rsidR="008C3DE6" w:rsidRPr="0034435F">
        <w:rPr>
          <w:sz w:val="14"/>
          <w:szCs w:val="14"/>
        </w:rPr>
        <w:t xml:space="preserve"> </w:t>
      </w:r>
    </w:p>
    <w:p w14:paraId="751FA4F5" w14:textId="45779DFD" w:rsidR="00D630A6" w:rsidRPr="0034435F" w:rsidRDefault="006719D3" w:rsidP="006719D3">
      <w:pPr>
        <w:pStyle w:val="Heading1"/>
        <w:spacing w:before="480"/>
        <w:ind w:left="357" w:hanging="357"/>
        <w:rPr>
          <w:rFonts w:eastAsia="Malgun Gothic"/>
          <w:lang w:eastAsia="ko-KR"/>
        </w:rPr>
      </w:pPr>
      <w:r w:rsidRPr="00330501">
        <w:rPr>
          <w:rFonts w:eastAsia="Malgun Gothic"/>
          <w:lang w:eastAsia="ko-KR"/>
        </w:rPr>
        <w:t>Conclusion and f</w:t>
      </w:r>
      <w:r w:rsidR="00D630A6" w:rsidRPr="0034435F">
        <w:rPr>
          <w:rFonts w:eastAsia="Malgun Gothic"/>
          <w:lang w:eastAsia="ko-KR"/>
        </w:rPr>
        <w:t>uture work</w:t>
      </w:r>
    </w:p>
    <w:p w14:paraId="2F124AB0" w14:textId="172FD8B2" w:rsidR="00C726AE" w:rsidRPr="0034435F" w:rsidRDefault="006719D3" w:rsidP="006719D3">
      <w:pPr>
        <w:rPr>
          <w:lang w:eastAsia="ko-KR"/>
        </w:rPr>
      </w:pPr>
      <w:r w:rsidRPr="0034435F">
        <w:rPr>
          <w:i/>
          <w:lang w:eastAsia="ko-KR"/>
        </w:rPr>
        <w:t>CompressAI</w:t>
      </w:r>
      <w:r w:rsidRPr="0034435F">
        <w:rPr>
          <w:lang w:eastAsia="ko-KR"/>
        </w:rPr>
        <w:t xml:space="preserve"> currently </w:t>
      </w:r>
      <w:r w:rsidR="00D72C4B" w:rsidRPr="0034435F">
        <w:rPr>
          <w:lang w:eastAsia="ko-KR"/>
        </w:rPr>
        <w:t>implements networks for</w:t>
      </w:r>
      <w:r w:rsidRPr="0034435F">
        <w:rPr>
          <w:lang w:eastAsia="ko-KR"/>
        </w:rPr>
        <w:t xml:space="preserve"> still picture coding and </w:t>
      </w:r>
      <w:r w:rsidR="00D72C4B" w:rsidRPr="0034435F">
        <w:rPr>
          <w:lang w:eastAsia="ko-KR"/>
        </w:rPr>
        <w:t xml:space="preserve">provide pre-trained weights and tools to compare state-of-the-art models against </w:t>
      </w:r>
      <w:r w:rsidR="36A3EB27" w:rsidRPr="0034435F">
        <w:rPr>
          <w:lang w:eastAsia="ko-KR"/>
        </w:rPr>
        <w:t xml:space="preserve">traditional </w:t>
      </w:r>
      <w:r w:rsidR="00D72C4B" w:rsidRPr="0034435F">
        <w:rPr>
          <w:lang w:eastAsia="ko-KR"/>
        </w:rPr>
        <w:t>image codec</w:t>
      </w:r>
      <w:r w:rsidR="00B76190" w:rsidRPr="0034435F">
        <w:rPr>
          <w:lang w:eastAsia="ko-KR"/>
        </w:rPr>
        <w:t>s</w:t>
      </w:r>
      <w:r w:rsidR="00D72C4B" w:rsidRPr="0034435F">
        <w:rPr>
          <w:lang w:eastAsia="ko-KR"/>
        </w:rPr>
        <w:t>.</w:t>
      </w:r>
      <w:r w:rsidR="00D34038" w:rsidRPr="0034435F">
        <w:rPr>
          <w:lang w:eastAsia="ko-KR"/>
        </w:rPr>
        <w:t xml:space="preserve"> </w:t>
      </w:r>
    </w:p>
    <w:p w14:paraId="499D6A6C" w14:textId="77777777" w:rsidR="00984E8D" w:rsidRPr="00823BC3" w:rsidRDefault="00D34038" w:rsidP="006719D3">
      <w:pPr>
        <w:rPr>
          <w:lang w:eastAsia="ko-KR"/>
        </w:rPr>
      </w:pPr>
      <w:r w:rsidRPr="0034435F">
        <w:rPr>
          <w:lang w:eastAsia="ko-KR"/>
        </w:rPr>
        <w:t>Several</w:t>
      </w:r>
      <w:r w:rsidR="00C726AE" w:rsidRPr="0034435F">
        <w:rPr>
          <w:lang w:eastAsia="ko-KR"/>
        </w:rPr>
        <w:t xml:space="preserve"> </w:t>
      </w:r>
      <w:r w:rsidRPr="0034435F">
        <w:rPr>
          <w:lang w:eastAsia="ko-KR"/>
        </w:rPr>
        <w:t xml:space="preserve">extensions to </w:t>
      </w:r>
      <w:r w:rsidRPr="0034435F">
        <w:rPr>
          <w:i/>
          <w:lang w:eastAsia="ko-KR"/>
        </w:rPr>
        <w:t>CompressAI</w:t>
      </w:r>
      <w:r w:rsidRPr="0034435F">
        <w:rPr>
          <w:lang w:eastAsia="ko-KR"/>
        </w:rPr>
        <w:t xml:space="preserve"> are planned. </w:t>
      </w:r>
      <w:r w:rsidR="00C726AE" w:rsidRPr="0034435F">
        <w:rPr>
          <w:lang w:eastAsia="ko-KR"/>
        </w:rPr>
        <w:t xml:space="preserve">In the </w:t>
      </w:r>
      <w:r w:rsidR="00E773C2" w:rsidRPr="0034435F">
        <w:rPr>
          <w:lang w:eastAsia="ko-KR"/>
        </w:rPr>
        <w:t>next release</w:t>
      </w:r>
      <w:r w:rsidR="008D53BC" w:rsidRPr="0034435F">
        <w:rPr>
          <w:lang w:eastAsia="ko-KR"/>
        </w:rPr>
        <w:t>s</w:t>
      </w:r>
      <w:r w:rsidR="00C726AE" w:rsidRPr="0034435F">
        <w:rPr>
          <w:lang w:eastAsia="ko-KR"/>
        </w:rPr>
        <w:t xml:space="preserve">, </w:t>
      </w:r>
      <w:r w:rsidR="00C726AE" w:rsidRPr="0034435F">
        <w:rPr>
          <w:i/>
          <w:lang w:eastAsia="ko-KR"/>
        </w:rPr>
        <w:t>CompressAI</w:t>
      </w:r>
      <w:r w:rsidR="00C726AE" w:rsidRPr="0034435F">
        <w:rPr>
          <w:lang w:eastAsia="ko-KR"/>
        </w:rPr>
        <w:t xml:space="preserve"> will </w:t>
      </w:r>
      <w:r w:rsidRPr="0034435F">
        <w:rPr>
          <w:lang w:eastAsia="ko-KR"/>
        </w:rPr>
        <w:t xml:space="preserve">include </w:t>
      </w:r>
      <w:r w:rsidR="009765FB" w:rsidRPr="0034435F">
        <w:rPr>
          <w:lang w:eastAsia="ko-KR"/>
        </w:rPr>
        <w:t>additional</w:t>
      </w:r>
      <w:r w:rsidRPr="0034435F">
        <w:rPr>
          <w:lang w:eastAsia="ko-KR"/>
        </w:rPr>
        <w:t xml:space="preserve"> models from the state-of-the-art on learned image compression, </w:t>
      </w:r>
      <w:r w:rsidR="005B1C63" w:rsidRPr="0034435F">
        <w:rPr>
          <w:lang w:eastAsia="ko-KR"/>
        </w:rPr>
        <w:t xml:space="preserve">and </w:t>
      </w:r>
      <w:r w:rsidR="00373176" w:rsidRPr="0034435F">
        <w:rPr>
          <w:lang w:eastAsia="ko-KR"/>
        </w:rPr>
        <w:t xml:space="preserve">new </w:t>
      </w:r>
      <w:r w:rsidRPr="0034435F">
        <w:rPr>
          <w:lang w:eastAsia="ko-KR"/>
        </w:rPr>
        <w:t>pre-trained weights for perceptual metrics (e.g.: MS-SSIM)</w:t>
      </w:r>
      <w:r w:rsidR="00521798" w:rsidRPr="0034435F">
        <w:rPr>
          <w:lang w:eastAsia="ko-KR"/>
        </w:rPr>
        <w:t xml:space="preserve">. </w:t>
      </w:r>
      <w:r w:rsidRPr="0034435F">
        <w:rPr>
          <w:lang w:eastAsia="ko-KR"/>
        </w:rPr>
        <w:t xml:space="preserve"> </w:t>
      </w:r>
      <w:r w:rsidR="005B1C63" w:rsidRPr="0034435F">
        <w:rPr>
          <w:lang w:eastAsia="ko-KR"/>
        </w:rPr>
        <w:t xml:space="preserve">One </w:t>
      </w:r>
      <w:r w:rsidR="00640B60" w:rsidRPr="0034435F">
        <w:rPr>
          <w:lang w:eastAsia="ko-KR"/>
        </w:rPr>
        <w:t>critical</w:t>
      </w:r>
      <w:r w:rsidR="005B1C63" w:rsidRPr="0034435F">
        <w:rPr>
          <w:lang w:eastAsia="ko-KR"/>
        </w:rPr>
        <w:t xml:space="preserve"> </w:t>
      </w:r>
      <w:r w:rsidR="001A1C94" w:rsidRPr="0034435F">
        <w:rPr>
          <w:lang w:eastAsia="ko-KR"/>
        </w:rPr>
        <w:t xml:space="preserve">extension in the works </w:t>
      </w:r>
      <w:r w:rsidR="00BD1B9C" w:rsidRPr="0034435F">
        <w:rPr>
          <w:lang w:eastAsia="ko-KR"/>
        </w:rPr>
        <w:t xml:space="preserve">is to </w:t>
      </w:r>
      <w:r w:rsidR="003871EA" w:rsidRPr="0034435F">
        <w:rPr>
          <w:lang w:eastAsia="ko-KR"/>
        </w:rPr>
        <w:t>add support for</w:t>
      </w:r>
      <w:r w:rsidR="000D6823" w:rsidRPr="0034435F">
        <w:rPr>
          <w:lang w:eastAsia="ko-KR"/>
        </w:rPr>
        <w:t xml:space="preserve"> </w:t>
      </w:r>
      <w:r w:rsidR="00B73778" w:rsidRPr="0034435F">
        <w:rPr>
          <w:lang w:eastAsia="ko-KR"/>
        </w:rPr>
        <w:t>video</w:t>
      </w:r>
      <w:r w:rsidR="003871EA" w:rsidRPr="0034435F">
        <w:rPr>
          <w:lang w:eastAsia="ko-KR"/>
        </w:rPr>
        <w:t xml:space="preserve"> compression</w:t>
      </w:r>
      <w:r w:rsidR="00B73778" w:rsidRPr="0034435F">
        <w:rPr>
          <w:lang w:eastAsia="ko-KR"/>
        </w:rPr>
        <w:t xml:space="preserve">. </w:t>
      </w:r>
      <w:r w:rsidR="009D5EBC" w:rsidRPr="0034435F">
        <w:rPr>
          <w:lang w:eastAsia="ko-KR"/>
        </w:rPr>
        <w:t xml:space="preserve">Evaluation for low-delay and random-access video coding with </w:t>
      </w:r>
      <w:r w:rsidR="00180914" w:rsidRPr="0034435F">
        <w:rPr>
          <w:lang w:eastAsia="ko-KR"/>
        </w:rPr>
        <w:t xml:space="preserve">traditional </w:t>
      </w:r>
      <w:r w:rsidR="009D5EBC" w:rsidRPr="0034435F">
        <w:rPr>
          <w:lang w:eastAsia="ko-KR"/>
        </w:rPr>
        <w:t>codecs</w:t>
      </w:r>
      <w:r w:rsidR="009A32AB" w:rsidRPr="0034435F">
        <w:rPr>
          <w:lang w:eastAsia="ko-KR"/>
        </w:rPr>
        <w:t xml:space="preserve">, and end-to-end </w:t>
      </w:r>
      <w:r w:rsidR="007977E0" w:rsidRPr="0034435F">
        <w:rPr>
          <w:lang w:eastAsia="ko-KR"/>
        </w:rPr>
        <w:t>network</w:t>
      </w:r>
      <w:r w:rsidR="00CA4DDA" w:rsidRPr="0034435F">
        <w:rPr>
          <w:lang w:eastAsia="ko-KR"/>
        </w:rPr>
        <w:t xml:space="preserve">s </w:t>
      </w:r>
      <w:r w:rsidR="007977E0" w:rsidRPr="0034435F">
        <w:rPr>
          <w:lang w:eastAsia="ko-KR"/>
        </w:rPr>
        <w:t xml:space="preserve">with compressible motion </w:t>
      </w:r>
      <w:r w:rsidR="00CA4DDA" w:rsidRPr="0034435F">
        <w:rPr>
          <w:lang w:eastAsia="ko-KR"/>
        </w:rPr>
        <w:t xml:space="preserve">information </w:t>
      </w:r>
      <w:r w:rsidR="00354367" w:rsidRPr="0035411B">
        <w:rPr>
          <w:lang w:eastAsia="ko-KR"/>
        </w:rPr>
        <w:t xml:space="preserve">modules </w:t>
      </w:r>
      <w:r w:rsidR="00CA4DDA" w:rsidRPr="00FD3806">
        <w:rPr>
          <w:lang w:eastAsia="ko-KR"/>
        </w:rPr>
        <w:t xml:space="preserve">will be </w:t>
      </w:r>
      <w:r w:rsidR="00046C9D" w:rsidRPr="004823F7">
        <w:rPr>
          <w:lang w:eastAsia="ko-KR"/>
        </w:rPr>
        <w:t>introduced</w:t>
      </w:r>
      <w:r w:rsidR="00CA4DDA" w:rsidRPr="00823BC3">
        <w:rPr>
          <w:lang w:eastAsia="ko-KR"/>
        </w:rPr>
        <w:t xml:space="preserve"> in the next releases.</w:t>
      </w:r>
      <w:r w:rsidR="000A0510" w:rsidRPr="00823BC3">
        <w:rPr>
          <w:lang w:eastAsia="ko-KR"/>
        </w:rPr>
        <w:t xml:space="preserve"> </w:t>
      </w:r>
    </w:p>
    <w:p w14:paraId="5BFBF6DA" w14:textId="25805B57" w:rsidR="006719D3" w:rsidRPr="00823BC3" w:rsidRDefault="00836B46" w:rsidP="006719D3">
      <w:pPr>
        <w:rPr>
          <w:lang w:eastAsia="ko-KR"/>
        </w:rPr>
      </w:pPr>
      <w:r w:rsidRPr="00823BC3">
        <w:rPr>
          <w:lang w:eastAsia="ko-KR"/>
        </w:rPr>
        <w:t xml:space="preserve">The platform is made available to the </w:t>
      </w:r>
      <w:r w:rsidR="009459BA" w:rsidRPr="00823BC3">
        <w:rPr>
          <w:lang w:eastAsia="ko-KR"/>
        </w:rPr>
        <w:t xml:space="preserve">MPEG and research </w:t>
      </w:r>
      <w:r w:rsidRPr="00823BC3">
        <w:rPr>
          <w:lang w:eastAsia="ko-KR"/>
        </w:rPr>
        <w:t xml:space="preserve">community. </w:t>
      </w:r>
      <w:r w:rsidR="000A0510" w:rsidRPr="00823BC3">
        <w:rPr>
          <w:lang w:eastAsia="ko-KR"/>
        </w:rPr>
        <w:t xml:space="preserve">We plan to continue supporting and extending </w:t>
      </w:r>
      <w:r w:rsidR="000A0510" w:rsidRPr="00823BC3">
        <w:rPr>
          <w:i/>
          <w:lang w:eastAsia="ko-KR"/>
        </w:rPr>
        <w:t>CompressAI</w:t>
      </w:r>
      <w:r w:rsidR="000E57CA" w:rsidRPr="00823BC3">
        <w:rPr>
          <w:lang w:eastAsia="ko-KR"/>
        </w:rPr>
        <w:t xml:space="preserve"> </w:t>
      </w:r>
      <w:r w:rsidR="009C1F14" w:rsidRPr="00823BC3">
        <w:rPr>
          <w:lang w:eastAsia="ko-KR"/>
        </w:rPr>
        <w:t xml:space="preserve">publicly on </w:t>
      </w:r>
      <w:r w:rsidR="000D5A75" w:rsidRPr="00823BC3">
        <w:rPr>
          <w:lang w:eastAsia="ko-KR"/>
        </w:rPr>
        <w:t>GitHub</w:t>
      </w:r>
      <w:r w:rsidR="0049428D" w:rsidRPr="00041BDC">
        <w:rPr>
          <w:rStyle w:val="FootnoteReference"/>
          <w:lang w:eastAsia="ko-KR"/>
        </w:rPr>
        <w:footnoteReference w:id="10"/>
      </w:r>
      <w:r w:rsidR="009C1F14" w:rsidRPr="00041BDC">
        <w:rPr>
          <w:lang w:eastAsia="ko-KR"/>
        </w:rPr>
        <w:t>, and we</w:t>
      </w:r>
      <w:r w:rsidR="009C1F14" w:rsidRPr="00330501">
        <w:rPr>
          <w:lang w:eastAsia="ko-KR"/>
        </w:rPr>
        <w:t xml:space="preserve"> welcome feedb</w:t>
      </w:r>
      <w:r w:rsidR="009C1F14" w:rsidRPr="0034435F">
        <w:rPr>
          <w:lang w:eastAsia="ko-KR"/>
        </w:rPr>
        <w:t>ack</w:t>
      </w:r>
      <w:r w:rsidR="00022AE5" w:rsidRPr="0034435F">
        <w:rPr>
          <w:lang w:eastAsia="ko-KR"/>
        </w:rPr>
        <w:t>, questions</w:t>
      </w:r>
      <w:r w:rsidR="009C1F14" w:rsidRPr="0034435F">
        <w:rPr>
          <w:lang w:eastAsia="ko-KR"/>
        </w:rPr>
        <w:t xml:space="preserve"> and contrib</w:t>
      </w:r>
      <w:r w:rsidR="009C1F14" w:rsidRPr="0035411B">
        <w:rPr>
          <w:lang w:eastAsia="ko-KR"/>
        </w:rPr>
        <w:t>u</w:t>
      </w:r>
      <w:r w:rsidR="009C1F14" w:rsidRPr="00FD3806">
        <w:rPr>
          <w:lang w:eastAsia="ko-KR"/>
        </w:rPr>
        <w:t>tions</w:t>
      </w:r>
      <w:r w:rsidR="000A0510" w:rsidRPr="004823F7">
        <w:rPr>
          <w:lang w:eastAsia="ko-KR"/>
        </w:rPr>
        <w:t>.</w:t>
      </w:r>
    </w:p>
    <w:p w14:paraId="4C36C4BC" w14:textId="5DC66901" w:rsidR="002D4FA8" w:rsidRPr="00823BC3" w:rsidRDefault="00884457" w:rsidP="00CA4DDA">
      <w:pPr>
        <w:pStyle w:val="Heading1"/>
        <w:numPr>
          <w:ilvl w:val="0"/>
          <w:numId w:val="0"/>
        </w:numPr>
        <w:spacing w:before="480" w:after="120"/>
        <w:rPr>
          <w:rFonts w:eastAsia="Malgun Gothic"/>
          <w:lang w:eastAsia="ko-KR"/>
        </w:rPr>
      </w:pPr>
      <w:r w:rsidRPr="00823BC3">
        <w:rPr>
          <w:rFonts w:eastAsia="Malgun Gothic"/>
          <w:lang w:eastAsia="ko-KR"/>
        </w:rPr>
        <w:t>References</w:t>
      </w:r>
    </w:p>
    <w:p w14:paraId="0E4B1F4C" w14:textId="77777777" w:rsidR="00981B9F" w:rsidRPr="00981B9F" w:rsidRDefault="002D4FA8" w:rsidP="00981B9F">
      <w:pPr>
        <w:pStyle w:val="Bibliography"/>
        <w:rPr>
          <w:lang w:val="en-GB"/>
        </w:rPr>
      </w:pPr>
      <w:r w:rsidRPr="00330501">
        <w:rPr>
          <w:lang w:eastAsia="ko-KR"/>
        </w:rPr>
        <w:fldChar w:fldCharType="begin"/>
      </w:r>
      <w:r w:rsidR="00981B9F">
        <w:rPr>
          <w:lang w:eastAsia="ko-KR"/>
        </w:rPr>
        <w:instrText xml:space="preserve"> ADDIN ZOTERO_BIBL {"uncited":[],"omitted":[],"custom":[]} CSL_BIBLIOGRAPHY </w:instrText>
      </w:r>
      <w:r w:rsidRPr="00330501">
        <w:rPr>
          <w:lang w:eastAsia="ko-KR"/>
        </w:rPr>
        <w:fldChar w:fldCharType="separate"/>
      </w:r>
      <w:r w:rsidR="00981B9F" w:rsidRPr="00981B9F">
        <w:rPr>
          <w:lang w:val="en-GB"/>
        </w:rPr>
        <w:t>[1]</w:t>
      </w:r>
      <w:r w:rsidR="00981B9F" w:rsidRPr="00981B9F">
        <w:rPr>
          <w:lang w:val="en-GB"/>
        </w:rPr>
        <w:tab/>
        <w:t xml:space="preserve">A. Paszke </w:t>
      </w:r>
      <w:r w:rsidR="00981B9F" w:rsidRPr="00981B9F">
        <w:rPr>
          <w:i/>
          <w:iCs/>
          <w:lang w:val="en-GB"/>
        </w:rPr>
        <w:t>et al.</w:t>
      </w:r>
      <w:r w:rsidR="00981B9F" w:rsidRPr="00981B9F">
        <w:rPr>
          <w:lang w:val="en-GB"/>
        </w:rPr>
        <w:t>, ‘PyTorch: An Imperative Style, High-Performance Deep Learning Library’, p. 12.</w:t>
      </w:r>
    </w:p>
    <w:p w14:paraId="72FC61E0" w14:textId="77777777" w:rsidR="00981B9F" w:rsidRPr="00981B9F" w:rsidRDefault="00981B9F" w:rsidP="00981B9F">
      <w:pPr>
        <w:pStyle w:val="Bibliography"/>
        <w:rPr>
          <w:lang w:val="en-GB"/>
        </w:rPr>
      </w:pPr>
      <w:r w:rsidRPr="00981B9F">
        <w:rPr>
          <w:lang w:val="en-GB"/>
        </w:rPr>
        <w:t>[2]</w:t>
      </w:r>
      <w:r w:rsidRPr="00981B9F">
        <w:rPr>
          <w:lang w:val="en-GB"/>
        </w:rPr>
        <w:tab/>
        <w:t xml:space="preserve">T. Xue, B. Chen, J. Wu, D. Wei, and W. T. Freeman, ‘Video Enhancement with Task-Oriented Flow’, </w:t>
      </w:r>
      <w:r w:rsidRPr="00981B9F">
        <w:rPr>
          <w:i/>
          <w:iCs/>
          <w:lang w:val="en-GB"/>
        </w:rPr>
        <w:t>International Journal of Computer Vision</w:t>
      </w:r>
      <w:r w:rsidRPr="00981B9F">
        <w:rPr>
          <w:lang w:val="en-GB"/>
        </w:rPr>
        <w:t>, Feb. 2019, doi: 10.1007/s11263-018-01144-2.</w:t>
      </w:r>
    </w:p>
    <w:p w14:paraId="5743C237" w14:textId="77777777" w:rsidR="00981B9F" w:rsidRPr="00981B9F" w:rsidRDefault="00981B9F" w:rsidP="00981B9F">
      <w:pPr>
        <w:pStyle w:val="Bibliography"/>
        <w:rPr>
          <w:lang w:val="en-GB"/>
        </w:rPr>
      </w:pPr>
      <w:r w:rsidRPr="00981B9F">
        <w:rPr>
          <w:lang w:val="en-GB"/>
        </w:rPr>
        <w:t>[3]</w:t>
      </w:r>
      <w:r w:rsidRPr="00981B9F">
        <w:rPr>
          <w:lang w:val="en-GB"/>
        </w:rPr>
        <w:tab/>
        <w:t>Eastman Kodak, ‘Kodak Lossless True Color Image Suite (PhotoCD PCD0992)’. [Online]. Available: http://r0k.us/graphics/kodak.</w:t>
      </w:r>
    </w:p>
    <w:p w14:paraId="5D7E8AED" w14:textId="77777777" w:rsidR="00981B9F" w:rsidRPr="00981B9F" w:rsidRDefault="00981B9F" w:rsidP="00981B9F">
      <w:pPr>
        <w:pStyle w:val="Bibliography"/>
        <w:rPr>
          <w:lang w:val="en-GB"/>
        </w:rPr>
      </w:pPr>
      <w:r w:rsidRPr="00981B9F">
        <w:rPr>
          <w:lang w:val="en-GB"/>
        </w:rPr>
        <w:t>[4]</w:t>
      </w:r>
      <w:r w:rsidRPr="00981B9F">
        <w:rPr>
          <w:lang w:val="en-GB"/>
        </w:rPr>
        <w:tab/>
        <w:t xml:space="preserve">J. Ballé, D. Minnen, S. Singh, S. J. Hwang, and N. Johnston, ‘Variational image compression with a scale hyperprior’, </w:t>
      </w:r>
      <w:r w:rsidRPr="00981B9F">
        <w:rPr>
          <w:i/>
          <w:iCs/>
          <w:lang w:val="en-GB"/>
        </w:rPr>
        <w:t>arXiv:1802.01436 [cs, eess, math]</w:t>
      </w:r>
      <w:r w:rsidRPr="00981B9F">
        <w:rPr>
          <w:lang w:val="en-GB"/>
        </w:rPr>
        <w:t>, Jan. 2018, Accessed: May 25, 2018. [Online]. Available: http://arxiv.org/abs/1802.01436.</w:t>
      </w:r>
    </w:p>
    <w:p w14:paraId="5AA482DC" w14:textId="77777777" w:rsidR="00981B9F" w:rsidRPr="00981B9F" w:rsidRDefault="00981B9F" w:rsidP="00981B9F">
      <w:pPr>
        <w:pStyle w:val="Bibliography"/>
        <w:rPr>
          <w:lang w:val="en-GB"/>
        </w:rPr>
      </w:pPr>
      <w:r w:rsidRPr="00981B9F">
        <w:rPr>
          <w:lang w:val="en-GB"/>
        </w:rPr>
        <w:t>[5]</w:t>
      </w:r>
      <w:r w:rsidRPr="00981B9F">
        <w:rPr>
          <w:lang w:val="en-GB"/>
        </w:rPr>
        <w:tab/>
        <w:t xml:space="preserve">D. Minnen, J. Ballé, and G. Toderici, ‘Joint Autoregressive and Hierarchical Priors for Learned Image Compression’, </w:t>
      </w:r>
      <w:r w:rsidRPr="00981B9F">
        <w:rPr>
          <w:i/>
          <w:iCs/>
          <w:lang w:val="en-GB"/>
        </w:rPr>
        <w:t>arXiv:1809.02736 [cs]</w:t>
      </w:r>
      <w:r w:rsidRPr="00981B9F">
        <w:rPr>
          <w:lang w:val="en-GB"/>
        </w:rPr>
        <w:t>, Sep. 2018, Accessed: Feb. 10, 2020. [Online]. Available: http://arxiv.org/abs/1809.02736.</w:t>
      </w:r>
    </w:p>
    <w:p w14:paraId="743D06D0" w14:textId="77777777" w:rsidR="00981B9F" w:rsidRPr="00981B9F" w:rsidRDefault="00981B9F" w:rsidP="00981B9F">
      <w:pPr>
        <w:pStyle w:val="Bibliography"/>
        <w:rPr>
          <w:lang w:val="en-GB"/>
        </w:rPr>
      </w:pPr>
      <w:r w:rsidRPr="00981B9F">
        <w:rPr>
          <w:lang w:val="en-GB"/>
        </w:rPr>
        <w:t>[6]</w:t>
      </w:r>
      <w:r w:rsidRPr="00981B9F">
        <w:rPr>
          <w:lang w:val="en-GB"/>
        </w:rPr>
        <w:tab/>
        <w:t xml:space="preserve">Z. Cheng, H. Sun, M. Takeuchi, and J. Katto, ‘Learned Image Compression with Discretized Gaussian Mixture Likelihoods and Attention Modules’, </w:t>
      </w:r>
      <w:r w:rsidRPr="00981B9F">
        <w:rPr>
          <w:i/>
          <w:iCs/>
          <w:lang w:val="en-GB"/>
        </w:rPr>
        <w:t>arXiv:2001.01568 [eess]</w:t>
      </w:r>
      <w:r w:rsidRPr="00981B9F">
        <w:rPr>
          <w:lang w:val="en-GB"/>
        </w:rPr>
        <w:t>, Jan. 2020, Accessed: Jan. 13, 2020. [Online]. Available: http://arxiv.org/abs/2001.01568.</w:t>
      </w:r>
    </w:p>
    <w:p w14:paraId="643B520C" w14:textId="77777777" w:rsidR="00981B9F" w:rsidRPr="00981B9F" w:rsidRDefault="00981B9F" w:rsidP="00981B9F">
      <w:pPr>
        <w:pStyle w:val="Bibliography"/>
        <w:rPr>
          <w:lang w:val="en-GB"/>
        </w:rPr>
      </w:pPr>
      <w:r w:rsidRPr="00981B9F">
        <w:rPr>
          <w:lang w:val="en-GB"/>
        </w:rPr>
        <w:t>[7]</w:t>
      </w:r>
      <w:r w:rsidRPr="00981B9F">
        <w:rPr>
          <w:lang w:val="en-GB"/>
        </w:rPr>
        <w:tab/>
        <w:t>J. Ballé, N. Johnston, and D. Minnen, ‘Integer Networks For Data Compression With Latent-Variable Models’, p. 10, 2019.</w:t>
      </w:r>
    </w:p>
    <w:p w14:paraId="3CC83040" w14:textId="6B4E9510" w:rsidR="002D4FA8" w:rsidRPr="0034435F" w:rsidRDefault="002D4FA8" w:rsidP="00E46110">
      <w:r w:rsidRPr="00330501">
        <w:rPr>
          <w:lang w:eastAsia="ko-KR"/>
        </w:rPr>
        <w:fldChar w:fldCharType="end"/>
      </w:r>
    </w:p>
    <w:sectPr w:rsidR="002D4FA8" w:rsidRPr="0034435F">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54A3C" w14:textId="77777777" w:rsidR="00097995" w:rsidRDefault="00097995" w:rsidP="00331449">
      <w:r>
        <w:separator/>
      </w:r>
    </w:p>
  </w:endnote>
  <w:endnote w:type="continuationSeparator" w:id="0">
    <w:p w14:paraId="18714693" w14:textId="77777777" w:rsidR="00097995" w:rsidRDefault="00097995" w:rsidP="00331449">
      <w:r>
        <w:continuationSeparator/>
      </w:r>
    </w:p>
  </w:endnote>
  <w:endnote w:type="continuationNotice" w:id="1">
    <w:p w14:paraId="2A0EB106" w14:textId="77777777" w:rsidR="00097995" w:rsidRDefault="000979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Yu Gothic"/>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enlo">
    <w:charset w:val="00"/>
    <w:family w:val="modern"/>
    <w:pitch w:val="fixed"/>
    <w:sig w:usb0="E60022FF" w:usb1="D200F9FB" w:usb2="02000028" w:usb3="00000000" w:csb0="000001D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18FFF" w14:textId="77777777" w:rsidR="00097995" w:rsidRDefault="00097995" w:rsidP="00331449">
      <w:r>
        <w:separator/>
      </w:r>
    </w:p>
  </w:footnote>
  <w:footnote w:type="continuationSeparator" w:id="0">
    <w:p w14:paraId="130E928D" w14:textId="77777777" w:rsidR="00097995" w:rsidRDefault="00097995" w:rsidP="00331449">
      <w:r>
        <w:continuationSeparator/>
      </w:r>
    </w:p>
  </w:footnote>
  <w:footnote w:type="continuationNotice" w:id="1">
    <w:p w14:paraId="2118F6BB" w14:textId="77777777" w:rsidR="00097995" w:rsidRDefault="00097995"/>
  </w:footnote>
  <w:footnote w:id="2">
    <w:p w14:paraId="53D6F4BC" w14:textId="026D665D" w:rsidR="008A6B97" w:rsidRDefault="008A6B97">
      <w:pPr>
        <w:pStyle w:val="FootnoteText"/>
      </w:pPr>
      <w:r>
        <w:rPr>
          <w:rStyle w:val="FootnoteReference"/>
        </w:rPr>
        <w:footnoteRef/>
      </w:r>
      <w:r>
        <w:t xml:space="preserve"> http://toflow.csail.mit.edu/</w:t>
      </w:r>
    </w:p>
  </w:footnote>
  <w:footnote w:id="3">
    <w:p w14:paraId="12F12CD5" w14:textId="5611FF2F" w:rsidR="008A6B97" w:rsidRDefault="008A6B97">
      <w:pPr>
        <w:pStyle w:val="FootnoteText"/>
      </w:pPr>
      <w:r>
        <w:rPr>
          <w:rStyle w:val="FootnoteReference"/>
        </w:rPr>
        <w:footnoteRef/>
      </w:r>
      <w:r>
        <w:t xml:space="preserve"> http://r0k.us/graphics/kodak</w:t>
      </w:r>
    </w:p>
  </w:footnote>
  <w:footnote w:id="4">
    <w:p w14:paraId="0567076B" w14:textId="3F450D8E" w:rsidR="001E40BD" w:rsidRDefault="001E40BD">
      <w:pPr>
        <w:pStyle w:val="FootnoteText"/>
      </w:pPr>
      <w:r>
        <w:rPr>
          <w:rStyle w:val="FootnoteReference"/>
        </w:rPr>
        <w:footnoteRef/>
      </w:r>
      <w:r>
        <w:t xml:space="preserve"> </w:t>
      </w:r>
      <w:r w:rsidRPr="001E40BD">
        <w:t>https://thegradient.pub/state-of-ml-frameworks-2019-pytorch-dominates-research-tensorflow-dominates-industry/</w:t>
      </w:r>
    </w:p>
  </w:footnote>
  <w:footnote w:id="5">
    <w:p w14:paraId="462E079A" w14:textId="55A9F2AC" w:rsidR="00C210EC" w:rsidRDefault="00C210EC">
      <w:pPr>
        <w:pStyle w:val="FootnoteText"/>
      </w:pPr>
      <w:r>
        <w:rPr>
          <w:rStyle w:val="FootnoteReference"/>
        </w:rPr>
        <w:footnoteRef/>
      </w:r>
      <w:r>
        <w:t xml:space="preserve"> </w:t>
      </w:r>
      <w:r w:rsidRPr="00C210EC">
        <w:t>https://github.com/tensorflow/compression/</w:t>
      </w:r>
    </w:p>
  </w:footnote>
  <w:footnote w:id="6">
    <w:p w14:paraId="67E07204" w14:textId="7FE09C92" w:rsidR="009C6AF7" w:rsidRDefault="009C6AF7">
      <w:pPr>
        <w:pStyle w:val="FootnoteText"/>
      </w:pPr>
      <w:r>
        <w:rPr>
          <w:rStyle w:val="FootnoteReference"/>
        </w:rPr>
        <w:footnoteRef/>
      </w:r>
      <w:r>
        <w:t xml:space="preserve"> </w:t>
      </w:r>
      <w:r w:rsidRPr="009C6AF7">
        <w:t>https://pytorch.org/docs/stable/jit.html</w:t>
      </w:r>
    </w:p>
  </w:footnote>
  <w:footnote w:id="7">
    <w:p w14:paraId="2B2F6282" w14:textId="4160495D" w:rsidR="0065668C" w:rsidRDefault="0065668C">
      <w:pPr>
        <w:pStyle w:val="FootnoteText"/>
      </w:pPr>
      <w:r>
        <w:rPr>
          <w:rStyle w:val="FootnoteReference"/>
        </w:rPr>
        <w:footnoteRef/>
      </w:r>
      <w:r>
        <w:t xml:space="preserve"> </w:t>
      </w:r>
      <w:r w:rsidRPr="0065668C">
        <w:t>https://onnx.ai/</w:t>
      </w:r>
    </w:p>
  </w:footnote>
  <w:footnote w:id="8">
    <w:p w14:paraId="6B1FE30F" w14:textId="725CD8BD" w:rsidR="00340087" w:rsidRDefault="00340087">
      <w:pPr>
        <w:pStyle w:val="FootnoteText"/>
      </w:pPr>
      <w:r>
        <w:rPr>
          <w:rStyle w:val="FootnoteReference"/>
        </w:rPr>
        <w:footnoteRef/>
      </w:r>
      <w:r>
        <w:t xml:space="preserve"> </w:t>
      </w:r>
      <w:r w:rsidRPr="00340087">
        <w:t>https://coremltools.readme.io/docs</w:t>
      </w:r>
    </w:p>
  </w:footnote>
  <w:footnote w:id="9">
    <w:p w14:paraId="7B694496" w14:textId="0D0C5A48" w:rsidR="00260EE3" w:rsidRPr="00282217" w:rsidRDefault="00260EE3">
      <w:pPr>
        <w:pStyle w:val="FootnoteText"/>
      </w:pPr>
      <w:r>
        <w:rPr>
          <w:rStyle w:val="FootnoteReference"/>
        </w:rPr>
        <w:footnoteRef/>
      </w:r>
      <w:r>
        <w:t xml:space="preserve"> </w:t>
      </w:r>
      <w:r w:rsidR="007F6D56" w:rsidRPr="007F6D56">
        <w:t>http://www.compression.cc/</w:t>
      </w:r>
    </w:p>
  </w:footnote>
  <w:footnote w:id="10">
    <w:p w14:paraId="483CDFDD" w14:textId="323C9F3E" w:rsidR="0049428D" w:rsidRDefault="0049428D">
      <w:pPr>
        <w:pStyle w:val="FootnoteText"/>
      </w:pPr>
      <w:r>
        <w:rPr>
          <w:rStyle w:val="FootnoteReference"/>
        </w:rPr>
        <w:footnoteRef/>
      </w:r>
      <w:r>
        <w:t xml:space="preserve"> </w:t>
      </w:r>
      <w:r w:rsidRPr="0049428D">
        <w:t>https://github.com/InterDigitalInc/CompressA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A5097"/>
    <w:multiLevelType w:val="hybridMultilevel"/>
    <w:tmpl w:val="6054FE7C"/>
    <w:lvl w:ilvl="0" w:tplc="F0E0746A">
      <w:start w:val="30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A09A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E7B242A"/>
    <w:multiLevelType w:val="hybridMultilevel"/>
    <w:tmpl w:val="3A6228C8"/>
    <w:lvl w:ilvl="0" w:tplc="B0C63B9C">
      <w:start w:val="1"/>
      <w:numFmt w:val="decimal"/>
      <w:pStyle w:val="Reference"/>
      <w:lvlText w:val="[%1]"/>
      <w:lvlJc w:val="left"/>
      <w:pPr>
        <w:tabs>
          <w:tab w:val="num" w:pos="397"/>
        </w:tabs>
        <w:ind w:left="397" w:hanging="39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139F77AF"/>
    <w:multiLevelType w:val="hybridMultilevel"/>
    <w:tmpl w:val="9D9CE154"/>
    <w:lvl w:ilvl="0" w:tplc="5D4ED0A4">
      <w:numFmt w:val="bullet"/>
      <w:lvlText w:val="-"/>
      <w:lvlJc w:val="left"/>
      <w:pPr>
        <w:ind w:left="720" w:hanging="360"/>
      </w:pPr>
      <w:rPr>
        <w:rFonts w:ascii="Times New Roman" w:eastAsia="Batang"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75251"/>
    <w:multiLevelType w:val="multilevel"/>
    <w:tmpl w:val="B7DAD70E"/>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851" w:hanging="851"/>
      </w:pPr>
      <w:rPr>
        <w:rFonts w:hint="default"/>
      </w:rPr>
    </w:lvl>
    <w:lvl w:ilvl="3">
      <w:start w:val="1"/>
      <w:numFmt w:val="decimal"/>
      <w:pStyle w:val="Heading4"/>
      <w:lvlText w:val="%1.%2.%3.%4."/>
      <w:lvlJc w:val="left"/>
      <w:pPr>
        <w:tabs>
          <w:tab w:val="num" w:pos="964"/>
        </w:tabs>
        <w:ind w:left="964" w:hanging="964"/>
      </w:pPr>
      <w:rPr>
        <w:rFonts w:hint="default"/>
      </w:rPr>
    </w:lvl>
    <w:lvl w:ilvl="4">
      <w:start w:val="1"/>
      <w:numFmt w:val="upperLetter"/>
      <w:pStyle w:val="Heading5"/>
      <w:lvlText w:val="%5)"/>
      <w:lvlJc w:val="left"/>
      <w:pPr>
        <w:tabs>
          <w:tab w:val="num" w:pos="340"/>
        </w:tabs>
        <w:ind w:left="340" w:hanging="340"/>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15:restartNumberingAfterBreak="0">
    <w:nsid w:val="172B7CAD"/>
    <w:multiLevelType w:val="hybridMultilevel"/>
    <w:tmpl w:val="FFFFFFFF"/>
    <w:lvl w:ilvl="0" w:tplc="A1F24894">
      <w:start w:val="1"/>
      <w:numFmt w:val="bullet"/>
      <w:lvlText w:val=""/>
      <w:lvlJc w:val="left"/>
      <w:pPr>
        <w:ind w:left="720" w:hanging="360"/>
      </w:pPr>
      <w:rPr>
        <w:rFonts w:ascii="Symbol" w:hAnsi="Symbol" w:hint="default"/>
      </w:rPr>
    </w:lvl>
    <w:lvl w:ilvl="1" w:tplc="CC6CE2B8">
      <w:start w:val="1"/>
      <w:numFmt w:val="bullet"/>
      <w:lvlText w:val="o"/>
      <w:lvlJc w:val="left"/>
      <w:pPr>
        <w:ind w:left="1440" w:hanging="360"/>
      </w:pPr>
      <w:rPr>
        <w:rFonts w:ascii="Courier New" w:hAnsi="Courier New" w:hint="default"/>
      </w:rPr>
    </w:lvl>
    <w:lvl w:ilvl="2" w:tplc="615C61EA">
      <w:start w:val="1"/>
      <w:numFmt w:val="bullet"/>
      <w:lvlText w:val=""/>
      <w:lvlJc w:val="left"/>
      <w:pPr>
        <w:ind w:left="2160" w:hanging="360"/>
      </w:pPr>
      <w:rPr>
        <w:rFonts w:ascii="Wingdings" w:hAnsi="Wingdings" w:hint="default"/>
      </w:rPr>
    </w:lvl>
    <w:lvl w:ilvl="3" w:tplc="E918F858">
      <w:start w:val="1"/>
      <w:numFmt w:val="bullet"/>
      <w:lvlText w:val=""/>
      <w:lvlJc w:val="left"/>
      <w:pPr>
        <w:ind w:left="2880" w:hanging="360"/>
      </w:pPr>
      <w:rPr>
        <w:rFonts w:ascii="Symbol" w:hAnsi="Symbol" w:hint="default"/>
      </w:rPr>
    </w:lvl>
    <w:lvl w:ilvl="4" w:tplc="CDF019F8">
      <w:start w:val="1"/>
      <w:numFmt w:val="bullet"/>
      <w:lvlText w:val="o"/>
      <w:lvlJc w:val="left"/>
      <w:pPr>
        <w:ind w:left="3600" w:hanging="360"/>
      </w:pPr>
      <w:rPr>
        <w:rFonts w:ascii="Courier New" w:hAnsi="Courier New" w:hint="default"/>
      </w:rPr>
    </w:lvl>
    <w:lvl w:ilvl="5" w:tplc="94B4340A">
      <w:start w:val="1"/>
      <w:numFmt w:val="bullet"/>
      <w:lvlText w:val=""/>
      <w:lvlJc w:val="left"/>
      <w:pPr>
        <w:ind w:left="4320" w:hanging="360"/>
      </w:pPr>
      <w:rPr>
        <w:rFonts w:ascii="Wingdings" w:hAnsi="Wingdings" w:hint="default"/>
      </w:rPr>
    </w:lvl>
    <w:lvl w:ilvl="6" w:tplc="C7824220">
      <w:start w:val="1"/>
      <w:numFmt w:val="bullet"/>
      <w:lvlText w:val=""/>
      <w:lvlJc w:val="left"/>
      <w:pPr>
        <w:ind w:left="5040" w:hanging="360"/>
      </w:pPr>
      <w:rPr>
        <w:rFonts w:ascii="Symbol" w:hAnsi="Symbol" w:hint="default"/>
      </w:rPr>
    </w:lvl>
    <w:lvl w:ilvl="7" w:tplc="26C6F168">
      <w:start w:val="1"/>
      <w:numFmt w:val="bullet"/>
      <w:lvlText w:val="o"/>
      <w:lvlJc w:val="left"/>
      <w:pPr>
        <w:ind w:left="5760" w:hanging="360"/>
      </w:pPr>
      <w:rPr>
        <w:rFonts w:ascii="Courier New" w:hAnsi="Courier New" w:hint="default"/>
      </w:rPr>
    </w:lvl>
    <w:lvl w:ilvl="8" w:tplc="E1A88C16">
      <w:start w:val="1"/>
      <w:numFmt w:val="bullet"/>
      <w:lvlText w:val=""/>
      <w:lvlJc w:val="left"/>
      <w:pPr>
        <w:ind w:left="6480" w:hanging="360"/>
      </w:pPr>
      <w:rPr>
        <w:rFonts w:ascii="Wingdings" w:hAnsi="Wingdings" w:hint="default"/>
      </w:rPr>
    </w:lvl>
  </w:abstractNum>
  <w:abstractNum w:abstractNumId="6" w15:restartNumberingAfterBreak="0">
    <w:nsid w:val="1A2D6128"/>
    <w:multiLevelType w:val="multilevel"/>
    <w:tmpl w:val="3D543D0E"/>
    <w:styleLink w:val="Headings"/>
    <w:lvl w:ilvl="0">
      <w:start w:val="1"/>
      <w:numFmt w:val="decimal"/>
      <w:pStyle w:val="Heading1"/>
      <w:lvlText w:val="%1."/>
      <w:lvlJc w:val="left"/>
      <w:pPr>
        <w:ind w:left="340" w:hanging="340"/>
      </w:pPr>
      <w:rPr>
        <w:rFonts w:hint="default"/>
      </w:rPr>
    </w:lvl>
    <w:lvl w:ilvl="1">
      <w:start w:val="1"/>
      <w:numFmt w:val="decimal"/>
      <w:pStyle w:val="Heading2"/>
      <w:lvlText w:val="%1.%2."/>
      <w:lvlJc w:val="left"/>
      <w:pPr>
        <w:ind w:left="2693" w:hanging="567"/>
      </w:pPr>
      <w:rPr>
        <w:rFonts w:hint="default"/>
      </w:rPr>
    </w:lvl>
    <w:lvl w:ilvl="2">
      <w:start w:val="1"/>
      <w:numFmt w:val="decimal"/>
      <w:pStyle w:val="Heading3"/>
      <w:lvlText w:val="%2.%3.%1."/>
      <w:lvlJc w:val="left"/>
      <w:pPr>
        <w:ind w:left="851" w:hanging="851"/>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7" w15:restartNumberingAfterBreak="0">
    <w:nsid w:val="1C63289E"/>
    <w:multiLevelType w:val="hybridMultilevel"/>
    <w:tmpl w:val="68B2FADE"/>
    <w:lvl w:ilvl="0" w:tplc="DFFC43E0">
      <w:start w:val="17"/>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AF327E"/>
    <w:multiLevelType w:val="hybridMultilevel"/>
    <w:tmpl w:val="9542A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0624DE"/>
    <w:multiLevelType w:val="hybridMultilevel"/>
    <w:tmpl w:val="00FC1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2F25D5"/>
    <w:multiLevelType w:val="hybridMultilevel"/>
    <w:tmpl w:val="30C66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5C54B2"/>
    <w:multiLevelType w:val="hybridMultilevel"/>
    <w:tmpl w:val="731A18EE"/>
    <w:lvl w:ilvl="0" w:tplc="B74ED16A">
      <w:start w:val="5"/>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854A36"/>
    <w:multiLevelType w:val="hybridMultilevel"/>
    <w:tmpl w:val="7F72DD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F83F3C"/>
    <w:multiLevelType w:val="hybridMultilevel"/>
    <w:tmpl w:val="89E0DF28"/>
    <w:lvl w:ilvl="0" w:tplc="CA141EB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9644B1"/>
    <w:multiLevelType w:val="multilevel"/>
    <w:tmpl w:val="3D543D0E"/>
    <w:numStyleLink w:val="Headings"/>
  </w:abstractNum>
  <w:abstractNum w:abstractNumId="15" w15:restartNumberingAfterBreak="0">
    <w:nsid w:val="6DC5703F"/>
    <w:multiLevelType w:val="hybridMultilevel"/>
    <w:tmpl w:val="CB4845FC"/>
    <w:lvl w:ilvl="0" w:tplc="28A0EF1C">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6D583F"/>
    <w:multiLevelType w:val="hybridMultilevel"/>
    <w:tmpl w:val="6D6062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4"/>
    <w:lvlOverride w:ilvl="0">
      <w:lvl w:ilvl="0">
        <w:start w:val="1"/>
        <w:numFmt w:val="decimal"/>
        <w:pStyle w:val="Heading1"/>
        <w:lvlText w:val="%1."/>
        <w:lvlJc w:val="left"/>
        <w:pPr>
          <w:ind w:left="340" w:hanging="340"/>
        </w:pPr>
        <w:rPr>
          <w:rFonts w:hint="default"/>
        </w:rPr>
      </w:lvl>
    </w:lvlOverride>
    <w:lvlOverride w:ilvl="1">
      <w:lvl w:ilvl="1">
        <w:start w:val="1"/>
        <w:numFmt w:val="decimal"/>
        <w:pStyle w:val="Heading2"/>
        <w:lvlText w:val="%1.%2."/>
        <w:lvlJc w:val="left"/>
        <w:pPr>
          <w:ind w:left="2693" w:hanging="567"/>
        </w:pPr>
        <w:rPr>
          <w:rFonts w:hint="default"/>
        </w:rPr>
      </w:lvl>
    </w:lvlOverride>
    <w:lvlOverride w:ilvl="2">
      <w:lvl w:ilvl="2">
        <w:start w:val="1"/>
        <w:numFmt w:val="decimal"/>
        <w:pStyle w:val="Heading3"/>
        <w:lvlText w:val="%2.%3.%1."/>
        <w:lvlJc w:val="left"/>
        <w:pPr>
          <w:ind w:left="851" w:hanging="851"/>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lowerLetter"/>
        <w:lvlText w:val="(%5)"/>
        <w:lvlJc w:val="left"/>
        <w:pPr>
          <w:ind w:left="2160" w:hanging="360"/>
        </w:pPr>
        <w:rPr>
          <w:rFonts w:hint="default"/>
        </w:rPr>
      </w:lvl>
    </w:lvlOverride>
    <w:lvlOverride w:ilvl="5">
      <w:lvl w:ilvl="5">
        <w:start w:val="1"/>
        <w:numFmt w:val="lowerRoman"/>
        <w:lvlText w:val="(%6)"/>
        <w:lvlJc w:val="left"/>
        <w:pPr>
          <w:ind w:left="2520" w:hanging="360"/>
        </w:pPr>
        <w:rPr>
          <w:rFonts w:hint="default"/>
        </w:rPr>
      </w:lvl>
    </w:lvlOverride>
    <w:lvlOverride w:ilvl="6">
      <w:lvl w:ilvl="6">
        <w:start w:val="1"/>
        <w:numFmt w:val="decimal"/>
        <w:lvlText w:val="%7."/>
        <w:lvlJc w:val="left"/>
        <w:pPr>
          <w:ind w:left="2880" w:hanging="360"/>
        </w:pPr>
        <w:rPr>
          <w:rFonts w:hint="default"/>
        </w:rPr>
      </w:lvl>
    </w:lvlOverride>
    <w:lvlOverride w:ilvl="7">
      <w:lvl w:ilvl="7">
        <w:start w:val="1"/>
        <w:numFmt w:val="lowerLetter"/>
        <w:lvlText w:val="%8."/>
        <w:lvlJc w:val="left"/>
        <w:pPr>
          <w:ind w:left="3240" w:hanging="360"/>
        </w:pPr>
        <w:rPr>
          <w:rFonts w:hint="default"/>
        </w:rPr>
      </w:lvl>
    </w:lvlOverride>
    <w:lvlOverride w:ilvl="8">
      <w:lvl w:ilvl="8">
        <w:start w:val="1"/>
        <w:numFmt w:val="lowerRoman"/>
        <w:lvlText w:val="%9."/>
        <w:lvlJc w:val="left"/>
        <w:pPr>
          <w:ind w:left="3600" w:hanging="360"/>
        </w:pPr>
        <w:rPr>
          <w:rFonts w:hint="default"/>
        </w:rPr>
      </w:lvl>
    </w:lvlOverride>
  </w:num>
  <w:num w:numId="3">
    <w:abstractNumId w:val="2"/>
  </w:num>
  <w:num w:numId="4">
    <w:abstractNumId w:val="4"/>
  </w:num>
  <w:num w:numId="5">
    <w:abstractNumId w:val="3"/>
  </w:num>
  <w:num w:numId="6">
    <w:abstractNumId w:val="11"/>
  </w:num>
  <w:num w:numId="7">
    <w:abstractNumId w:val="5"/>
  </w:num>
  <w:num w:numId="8">
    <w:abstractNumId w:val="0"/>
  </w:num>
  <w:num w:numId="9">
    <w:abstractNumId w:val="7"/>
  </w:num>
  <w:num w:numId="10">
    <w:abstractNumId w:val="12"/>
  </w:num>
  <w:num w:numId="11">
    <w:abstractNumId w:val="13"/>
  </w:num>
  <w:num w:numId="12">
    <w:abstractNumId w:val="15"/>
  </w:num>
  <w:num w:numId="13">
    <w:abstractNumId w:val="8"/>
  </w:num>
  <w:num w:numId="14">
    <w:abstractNumId w:val="14"/>
    <w:lvlOverride w:ilvl="0">
      <w:startOverride w:val="1"/>
      <w:lvl w:ilvl="0">
        <w:start w:val="1"/>
        <w:numFmt w:val="decimal"/>
        <w:pStyle w:val="Heading1"/>
        <w:lvlText w:val="%1."/>
        <w:lvlJc w:val="left"/>
        <w:pPr>
          <w:ind w:left="340" w:hanging="340"/>
        </w:pPr>
        <w:rPr>
          <w:rFonts w:hint="default"/>
        </w:rPr>
      </w:lvl>
    </w:lvlOverride>
    <w:lvlOverride w:ilvl="1">
      <w:startOverride w:val="1"/>
      <w:lvl w:ilvl="1">
        <w:start w:val="1"/>
        <w:numFmt w:val="decimal"/>
        <w:pStyle w:val="Heading2"/>
        <w:lvlText w:val="%1.%2."/>
        <w:lvlJc w:val="left"/>
        <w:pPr>
          <w:ind w:left="2693" w:hanging="567"/>
        </w:pPr>
        <w:rPr>
          <w:rFonts w:hint="default"/>
        </w:rPr>
      </w:lvl>
    </w:lvlOverride>
    <w:lvlOverride w:ilvl="2">
      <w:startOverride w:val="1"/>
      <w:lvl w:ilvl="2">
        <w:start w:val="1"/>
        <w:numFmt w:val="decimal"/>
        <w:pStyle w:val="Heading3"/>
        <w:lvlText w:val="%2.%3.%1."/>
        <w:lvlJc w:val="left"/>
        <w:pPr>
          <w:ind w:left="851" w:hanging="851"/>
        </w:pPr>
        <w:rPr>
          <w:rFonts w:hint="default"/>
        </w:rPr>
      </w:lvl>
    </w:lvlOverride>
    <w:lvlOverride w:ilvl="3">
      <w:startOverride w:val="1"/>
      <w:lvl w:ilvl="3">
        <w:start w:val="1"/>
        <w:numFmt w:val="decimal"/>
        <w:lvlText w:val="(%4)"/>
        <w:lvlJc w:val="left"/>
        <w:pPr>
          <w:ind w:left="1800" w:hanging="360"/>
        </w:pPr>
        <w:rPr>
          <w:rFonts w:hint="default"/>
        </w:rPr>
      </w:lvl>
    </w:lvlOverride>
    <w:lvlOverride w:ilvl="4">
      <w:startOverride w:val="1"/>
      <w:lvl w:ilvl="4">
        <w:start w:val="1"/>
        <w:numFmt w:val="lowerLetter"/>
        <w:lvlText w:val="(%5)"/>
        <w:lvlJc w:val="left"/>
        <w:pPr>
          <w:ind w:left="2160" w:hanging="360"/>
        </w:pPr>
        <w:rPr>
          <w:rFonts w:hint="default"/>
        </w:rPr>
      </w:lvl>
    </w:lvlOverride>
    <w:lvlOverride w:ilvl="5">
      <w:startOverride w:val="1"/>
      <w:lvl w:ilvl="5">
        <w:start w:val="1"/>
        <w:numFmt w:val="lowerRoman"/>
        <w:lvlText w:val="(%6)"/>
        <w:lvlJc w:val="left"/>
        <w:pPr>
          <w:ind w:left="2520" w:hanging="360"/>
        </w:pPr>
        <w:rPr>
          <w:rFonts w:hint="default"/>
        </w:rPr>
      </w:lvl>
    </w:lvlOverride>
    <w:lvlOverride w:ilvl="6">
      <w:startOverride w:val="1"/>
      <w:lvl w:ilvl="6">
        <w:start w:val="1"/>
        <w:numFmt w:val="decimal"/>
        <w:lvlText w:val="%7."/>
        <w:lvlJc w:val="left"/>
        <w:pPr>
          <w:ind w:left="2880" w:hanging="360"/>
        </w:pPr>
        <w:rPr>
          <w:rFonts w:hint="default"/>
        </w:rPr>
      </w:lvl>
    </w:lvlOverride>
    <w:lvlOverride w:ilvl="7">
      <w:startOverride w:val="1"/>
      <w:lvl w:ilvl="7">
        <w:start w:val="1"/>
        <w:numFmt w:val="lowerLetter"/>
        <w:lvlText w:val="%8."/>
        <w:lvlJc w:val="left"/>
        <w:pPr>
          <w:ind w:left="3240" w:hanging="360"/>
        </w:pPr>
        <w:rPr>
          <w:rFonts w:hint="default"/>
        </w:rPr>
      </w:lvl>
    </w:lvlOverride>
    <w:lvlOverride w:ilvl="8">
      <w:startOverride w:val="1"/>
      <w:lvl w:ilvl="8">
        <w:start w:val="1"/>
        <w:numFmt w:val="lowerRoman"/>
        <w:lvlText w:val="%9."/>
        <w:lvlJc w:val="left"/>
        <w:pPr>
          <w:ind w:left="3600" w:hanging="360"/>
        </w:pPr>
        <w:rPr>
          <w:rFonts w:hint="default"/>
        </w:rPr>
      </w:lvl>
    </w:lvlOverride>
  </w:num>
  <w:num w:numId="15">
    <w:abstractNumId w:val="1"/>
  </w:num>
  <w:num w:numId="16">
    <w:abstractNumId w:val="10"/>
  </w:num>
  <w:num w:numId="17">
    <w:abstractNumId w:val="9"/>
  </w:num>
  <w:num w:numId="18">
    <w:abstractNumId w:val="14"/>
    <w:lvlOverride w:ilvl="0">
      <w:lvl w:ilvl="0">
        <w:start w:val="1"/>
        <w:numFmt w:val="decimal"/>
        <w:pStyle w:val="Heading1"/>
        <w:lvlText w:val="%1."/>
        <w:lvlJc w:val="left"/>
        <w:pPr>
          <w:ind w:left="340" w:hanging="340"/>
        </w:pPr>
        <w:rPr>
          <w:rFonts w:hint="default"/>
        </w:rPr>
      </w:lvl>
    </w:lvlOverride>
    <w:lvlOverride w:ilvl="1">
      <w:lvl w:ilvl="1">
        <w:start w:val="1"/>
        <w:numFmt w:val="decimal"/>
        <w:pStyle w:val="Heading2"/>
        <w:lvlText w:val="%1.%2."/>
        <w:lvlJc w:val="left"/>
        <w:pPr>
          <w:ind w:left="2693" w:hanging="567"/>
        </w:pPr>
        <w:rPr>
          <w:rFonts w:hint="default"/>
          <w:lang w:val="en-US"/>
        </w:rPr>
      </w:lvl>
    </w:lvlOverride>
    <w:lvlOverride w:ilvl="2">
      <w:lvl w:ilvl="2">
        <w:start w:val="1"/>
        <w:numFmt w:val="decimal"/>
        <w:pStyle w:val="Heading3"/>
        <w:lvlText w:val="%2.%3.%1."/>
        <w:lvlJc w:val="left"/>
        <w:pPr>
          <w:ind w:left="851" w:hanging="851"/>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lowerLetter"/>
        <w:lvlText w:val="(%5)"/>
        <w:lvlJc w:val="left"/>
        <w:pPr>
          <w:ind w:left="2160" w:hanging="360"/>
        </w:pPr>
        <w:rPr>
          <w:rFonts w:hint="default"/>
        </w:rPr>
      </w:lvl>
    </w:lvlOverride>
    <w:lvlOverride w:ilvl="5">
      <w:lvl w:ilvl="5">
        <w:start w:val="1"/>
        <w:numFmt w:val="lowerRoman"/>
        <w:lvlText w:val="(%6)"/>
        <w:lvlJc w:val="left"/>
        <w:pPr>
          <w:ind w:left="2520" w:hanging="360"/>
        </w:pPr>
        <w:rPr>
          <w:rFonts w:hint="default"/>
        </w:rPr>
      </w:lvl>
    </w:lvlOverride>
    <w:lvlOverride w:ilvl="6">
      <w:lvl w:ilvl="6">
        <w:start w:val="1"/>
        <w:numFmt w:val="decimal"/>
        <w:lvlText w:val="%7."/>
        <w:lvlJc w:val="left"/>
        <w:pPr>
          <w:ind w:left="2880" w:hanging="360"/>
        </w:pPr>
        <w:rPr>
          <w:rFonts w:hint="default"/>
          <w:color w:val="000000" w:themeColor="text1"/>
        </w:rPr>
      </w:lvl>
    </w:lvlOverride>
    <w:lvlOverride w:ilvl="7">
      <w:lvl w:ilvl="7">
        <w:start w:val="1"/>
        <w:numFmt w:val="lowerLetter"/>
        <w:lvlText w:val="%8."/>
        <w:lvlJc w:val="left"/>
        <w:pPr>
          <w:ind w:left="3240" w:hanging="360"/>
        </w:pPr>
        <w:rPr>
          <w:rFonts w:hint="default"/>
        </w:rPr>
      </w:lvl>
    </w:lvlOverride>
    <w:lvlOverride w:ilvl="8">
      <w:lvl w:ilvl="8">
        <w:start w:val="1"/>
        <w:numFmt w:val="lowerRoman"/>
        <w:lvlText w:val="%9."/>
        <w:lvlJc w:val="left"/>
        <w:pPr>
          <w:ind w:left="3600" w:hanging="360"/>
        </w:pPr>
        <w:rPr>
          <w:rFonts w:hint="default"/>
        </w:rPr>
      </w:lvl>
    </w:lvlOverride>
  </w:num>
  <w:num w:numId="19">
    <w:abstractNumId w:val="16"/>
  </w:num>
  <w:num w:numId="20">
    <w:abstractNumId w:val="14"/>
    <w:lvlOverride w:ilvl="0">
      <w:lvl w:ilvl="0">
        <w:start w:val="1"/>
        <w:numFmt w:val="decimal"/>
        <w:pStyle w:val="Heading1"/>
        <w:lvlText w:val="%1."/>
        <w:lvlJc w:val="left"/>
        <w:pPr>
          <w:ind w:left="340" w:hanging="340"/>
        </w:pPr>
        <w:rPr>
          <w:rFonts w:hint="default"/>
        </w:rPr>
      </w:lvl>
    </w:lvlOverride>
    <w:lvlOverride w:ilvl="1">
      <w:lvl w:ilvl="1">
        <w:start w:val="1"/>
        <w:numFmt w:val="decimal"/>
        <w:pStyle w:val="Heading2"/>
        <w:lvlText w:val="%1.%2."/>
        <w:lvlJc w:val="left"/>
        <w:pPr>
          <w:ind w:left="2693" w:hanging="567"/>
        </w:pPr>
        <w:rPr>
          <w:rFonts w:hint="default"/>
          <w:lang w:val="en-US"/>
        </w:rPr>
      </w:lvl>
    </w:lvlOverride>
    <w:lvlOverride w:ilvl="2">
      <w:lvl w:ilvl="2">
        <w:start w:val="1"/>
        <w:numFmt w:val="decimal"/>
        <w:pStyle w:val="Heading3"/>
        <w:lvlText w:val="%2.%3.%1."/>
        <w:lvlJc w:val="left"/>
        <w:pPr>
          <w:ind w:left="851" w:hanging="851"/>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lowerLetter"/>
        <w:lvlText w:val="(%5)"/>
        <w:lvlJc w:val="left"/>
        <w:pPr>
          <w:ind w:left="2160" w:hanging="360"/>
        </w:pPr>
        <w:rPr>
          <w:rFonts w:hint="default"/>
        </w:rPr>
      </w:lvl>
    </w:lvlOverride>
    <w:lvlOverride w:ilvl="5">
      <w:lvl w:ilvl="5">
        <w:start w:val="1"/>
        <w:numFmt w:val="lowerRoman"/>
        <w:lvlText w:val="(%6)"/>
        <w:lvlJc w:val="left"/>
        <w:pPr>
          <w:ind w:left="2520" w:hanging="360"/>
        </w:pPr>
        <w:rPr>
          <w:rFonts w:hint="default"/>
        </w:rPr>
      </w:lvl>
    </w:lvlOverride>
    <w:lvlOverride w:ilvl="6">
      <w:lvl w:ilvl="6">
        <w:start w:val="1"/>
        <w:numFmt w:val="decimal"/>
        <w:lvlText w:val="%7."/>
        <w:lvlJc w:val="left"/>
        <w:pPr>
          <w:ind w:left="2880" w:hanging="360"/>
        </w:pPr>
        <w:rPr>
          <w:rFonts w:hint="default"/>
        </w:rPr>
      </w:lvl>
    </w:lvlOverride>
    <w:lvlOverride w:ilvl="7">
      <w:lvl w:ilvl="7">
        <w:start w:val="1"/>
        <w:numFmt w:val="lowerLetter"/>
        <w:lvlText w:val="%8."/>
        <w:lvlJc w:val="left"/>
        <w:pPr>
          <w:ind w:left="3240" w:hanging="360"/>
        </w:pPr>
        <w:rPr>
          <w:rFonts w:hint="default"/>
        </w:rPr>
      </w:lvl>
    </w:lvlOverride>
    <w:lvlOverride w:ilvl="8">
      <w:lvl w:ilvl="8">
        <w:start w:val="1"/>
        <w:numFmt w:val="lowerRoman"/>
        <w:lvlText w:val="%9."/>
        <w:lvlJc w:val="left"/>
        <w:pPr>
          <w:ind w:left="3600" w:hanging="36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1304"/>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72A"/>
    <w:rsid w:val="00000335"/>
    <w:rsid w:val="000040F2"/>
    <w:rsid w:val="00004616"/>
    <w:rsid w:val="00004CD3"/>
    <w:rsid w:val="00004CF4"/>
    <w:rsid w:val="000058F4"/>
    <w:rsid w:val="000062AF"/>
    <w:rsid w:val="00007387"/>
    <w:rsid w:val="00011B4B"/>
    <w:rsid w:val="0001324F"/>
    <w:rsid w:val="000142FA"/>
    <w:rsid w:val="00015528"/>
    <w:rsid w:val="000176DF"/>
    <w:rsid w:val="00017AA8"/>
    <w:rsid w:val="0002037D"/>
    <w:rsid w:val="000204FF"/>
    <w:rsid w:val="00022AE5"/>
    <w:rsid w:val="0002314C"/>
    <w:rsid w:val="000233E4"/>
    <w:rsid w:val="0002511A"/>
    <w:rsid w:val="0002536E"/>
    <w:rsid w:val="000302DC"/>
    <w:rsid w:val="00030780"/>
    <w:rsid w:val="00033044"/>
    <w:rsid w:val="00034A36"/>
    <w:rsid w:val="00035054"/>
    <w:rsid w:val="00041BDC"/>
    <w:rsid w:val="000441B9"/>
    <w:rsid w:val="000442D5"/>
    <w:rsid w:val="00044A90"/>
    <w:rsid w:val="000465D5"/>
    <w:rsid w:val="00046C9D"/>
    <w:rsid w:val="00047BE0"/>
    <w:rsid w:val="0005141E"/>
    <w:rsid w:val="00051FF9"/>
    <w:rsid w:val="000564E9"/>
    <w:rsid w:val="00056690"/>
    <w:rsid w:val="00061A79"/>
    <w:rsid w:val="00062F49"/>
    <w:rsid w:val="00064B85"/>
    <w:rsid w:val="0006636E"/>
    <w:rsid w:val="000669EA"/>
    <w:rsid w:val="00066A93"/>
    <w:rsid w:val="00067698"/>
    <w:rsid w:val="000704DC"/>
    <w:rsid w:val="00071EB6"/>
    <w:rsid w:val="000728E9"/>
    <w:rsid w:val="00074334"/>
    <w:rsid w:val="0007458B"/>
    <w:rsid w:val="0007516E"/>
    <w:rsid w:val="000751E4"/>
    <w:rsid w:val="0007728B"/>
    <w:rsid w:val="00080E88"/>
    <w:rsid w:val="000823AF"/>
    <w:rsid w:val="000825D9"/>
    <w:rsid w:val="00082D41"/>
    <w:rsid w:val="00082FDF"/>
    <w:rsid w:val="00083FC6"/>
    <w:rsid w:val="00085E1C"/>
    <w:rsid w:val="000902E5"/>
    <w:rsid w:val="00095F48"/>
    <w:rsid w:val="00096476"/>
    <w:rsid w:val="00097688"/>
    <w:rsid w:val="00097995"/>
    <w:rsid w:val="00097F2D"/>
    <w:rsid w:val="000A0510"/>
    <w:rsid w:val="000A17B7"/>
    <w:rsid w:val="000A18A9"/>
    <w:rsid w:val="000A22F6"/>
    <w:rsid w:val="000A32DB"/>
    <w:rsid w:val="000A3737"/>
    <w:rsid w:val="000A3DB8"/>
    <w:rsid w:val="000A429D"/>
    <w:rsid w:val="000A49C5"/>
    <w:rsid w:val="000A4C7C"/>
    <w:rsid w:val="000A5724"/>
    <w:rsid w:val="000A6A79"/>
    <w:rsid w:val="000B38CF"/>
    <w:rsid w:val="000B39F2"/>
    <w:rsid w:val="000B3C84"/>
    <w:rsid w:val="000B43C3"/>
    <w:rsid w:val="000B4D41"/>
    <w:rsid w:val="000B6098"/>
    <w:rsid w:val="000B617A"/>
    <w:rsid w:val="000B6402"/>
    <w:rsid w:val="000B77FF"/>
    <w:rsid w:val="000C0903"/>
    <w:rsid w:val="000C1DA1"/>
    <w:rsid w:val="000C5248"/>
    <w:rsid w:val="000D3E25"/>
    <w:rsid w:val="000D5A75"/>
    <w:rsid w:val="000D5B19"/>
    <w:rsid w:val="000D5E8D"/>
    <w:rsid w:val="000D6823"/>
    <w:rsid w:val="000D7640"/>
    <w:rsid w:val="000D7A27"/>
    <w:rsid w:val="000E21CC"/>
    <w:rsid w:val="000E57CA"/>
    <w:rsid w:val="000F0760"/>
    <w:rsid w:val="000F132A"/>
    <w:rsid w:val="000F47E5"/>
    <w:rsid w:val="000F4EE0"/>
    <w:rsid w:val="000F5A04"/>
    <w:rsid w:val="000F5EDF"/>
    <w:rsid w:val="00100941"/>
    <w:rsid w:val="00102022"/>
    <w:rsid w:val="001027C0"/>
    <w:rsid w:val="00102CA6"/>
    <w:rsid w:val="00104063"/>
    <w:rsid w:val="0010562F"/>
    <w:rsid w:val="001063C7"/>
    <w:rsid w:val="00107188"/>
    <w:rsid w:val="00112D29"/>
    <w:rsid w:val="00114200"/>
    <w:rsid w:val="0011579C"/>
    <w:rsid w:val="0011750A"/>
    <w:rsid w:val="00121239"/>
    <w:rsid w:val="00123441"/>
    <w:rsid w:val="0012387F"/>
    <w:rsid w:val="0012417B"/>
    <w:rsid w:val="00124C1A"/>
    <w:rsid w:val="00125B74"/>
    <w:rsid w:val="00125B85"/>
    <w:rsid w:val="00127BA9"/>
    <w:rsid w:val="00131875"/>
    <w:rsid w:val="00131CA5"/>
    <w:rsid w:val="00133169"/>
    <w:rsid w:val="00133A80"/>
    <w:rsid w:val="0013443F"/>
    <w:rsid w:val="00135D33"/>
    <w:rsid w:val="00135D4C"/>
    <w:rsid w:val="00135DAC"/>
    <w:rsid w:val="00136E24"/>
    <w:rsid w:val="0014015B"/>
    <w:rsid w:val="00140A42"/>
    <w:rsid w:val="001412EF"/>
    <w:rsid w:val="001416C0"/>
    <w:rsid w:val="001434BE"/>
    <w:rsid w:val="00144838"/>
    <w:rsid w:val="0014577C"/>
    <w:rsid w:val="00146304"/>
    <w:rsid w:val="00146A62"/>
    <w:rsid w:val="001519CB"/>
    <w:rsid w:val="001538C7"/>
    <w:rsid w:val="00153D97"/>
    <w:rsid w:val="00154140"/>
    <w:rsid w:val="001559A8"/>
    <w:rsid w:val="00157652"/>
    <w:rsid w:val="00160316"/>
    <w:rsid w:val="0016353A"/>
    <w:rsid w:val="00163EBB"/>
    <w:rsid w:val="00164232"/>
    <w:rsid w:val="00164ECF"/>
    <w:rsid w:val="001668BC"/>
    <w:rsid w:val="001701B9"/>
    <w:rsid w:val="001702AF"/>
    <w:rsid w:val="0017222E"/>
    <w:rsid w:val="00172F3B"/>
    <w:rsid w:val="0017389A"/>
    <w:rsid w:val="0017582F"/>
    <w:rsid w:val="001759C9"/>
    <w:rsid w:val="00176225"/>
    <w:rsid w:val="00177162"/>
    <w:rsid w:val="001801F8"/>
    <w:rsid w:val="00180914"/>
    <w:rsid w:val="00180A17"/>
    <w:rsid w:val="00184396"/>
    <w:rsid w:val="0018508C"/>
    <w:rsid w:val="00187155"/>
    <w:rsid w:val="00190D6E"/>
    <w:rsid w:val="0019223E"/>
    <w:rsid w:val="00192771"/>
    <w:rsid w:val="0019476D"/>
    <w:rsid w:val="00197EE6"/>
    <w:rsid w:val="001A0A81"/>
    <w:rsid w:val="001A164A"/>
    <w:rsid w:val="001A1C94"/>
    <w:rsid w:val="001A4AC7"/>
    <w:rsid w:val="001A4E88"/>
    <w:rsid w:val="001A6920"/>
    <w:rsid w:val="001B2831"/>
    <w:rsid w:val="001B4E6C"/>
    <w:rsid w:val="001B520A"/>
    <w:rsid w:val="001C1AAB"/>
    <w:rsid w:val="001C5498"/>
    <w:rsid w:val="001D103C"/>
    <w:rsid w:val="001D1842"/>
    <w:rsid w:val="001D3AD9"/>
    <w:rsid w:val="001D558F"/>
    <w:rsid w:val="001E0B22"/>
    <w:rsid w:val="001E168C"/>
    <w:rsid w:val="001E18A4"/>
    <w:rsid w:val="001E32EF"/>
    <w:rsid w:val="001E40BD"/>
    <w:rsid w:val="001E5424"/>
    <w:rsid w:val="001E7826"/>
    <w:rsid w:val="001F22B7"/>
    <w:rsid w:val="001F31E5"/>
    <w:rsid w:val="001F36CB"/>
    <w:rsid w:val="001F71E8"/>
    <w:rsid w:val="001F7834"/>
    <w:rsid w:val="001F7B55"/>
    <w:rsid w:val="00201B3F"/>
    <w:rsid w:val="002027FE"/>
    <w:rsid w:val="00204E57"/>
    <w:rsid w:val="0020521F"/>
    <w:rsid w:val="00205DD3"/>
    <w:rsid w:val="00207221"/>
    <w:rsid w:val="002144FD"/>
    <w:rsid w:val="002157BB"/>
    <w:rsid w:val="002159E2"/>
    <w:rsid w:val="00216956"/>
    <w:rsid w:val="00220376"/>
    <w:rsid w:val="00220EB7"/>
    <w:rsid w:val="00222E05"/>
    <w:rsid w:val="002235AE"/>
    <w:rsid w:val="00225D57"/>
    <w:rsid w:val="00227497"/>
    <w:rsid w:val="0022760C"/>
    <w:rsid w:val="00227D22"/>
    <w:rsid w:val="00230B83"/>
    <w:rsid w:val="00231F75"/>
    <w:rsid w:val="00232487"/>
    <w:rsid w:val="00234D4D"/>
    <w:rsid w:val="00234DB2"/>
    <w:rsid w:val="00235206"/>
    <w:rsid w:val="00235864"/>
    <w:rsid w:val="002371ED"/>
    <w:rsid w:val="00242392"/>
    <w:rsid w:val="0024587D"/>
    <w:rsid w:val="00246048"/>
    <w:rsid w:val="00247045"/>
    <w:rsid w:val="0024789B"/>
    <w:rsid w:val="002508D2"/>
    <w:rsid w:val="00251DE4"/>
    <w:rsid w:val="00252189"/>
    <w:rsid w:val="00252200"/>
    <w:rsid w:val="00253829"/>
    <w:rsid w:val="0025465E"/>
    <w:rsid w:val="002553C5"/>
    <w:rsid w:val="00256A8A"/>
    <w:rsid w:val="0025736D"/>
    <w:rsid w:val="0025763C"/>
    <w:rsid w:val="00260EE3"/>
    <w:rsid w:val="00261A54"/>
    <w:rsid w:val="00264461"/>
    <w:rsid w:val="00264EF3"/>
    <w:rsid w:val="0026531B"/>
    <w:rsid w:val="002670BE"/>
    <w:rsid w:val="002670D7"/>
    <w:rsid w:val="00270D79"/>
    <w:rsid w:val="0027147D"/>
    <w:rsid w:val="00271A4E"/>
    <w:rsid w:val="00271F43"/>
    <w:rsid w:val="002721F2"/>
    <w:rsid w:val="002765D1"/>
    <w:rsid w:val="00277889"/>
    <w:rsid w:val="00277D5B"/>
    <w:rsid w:val="00280DAD"/>
    <w:rsid w:val="00282217"/>
    <w:rsid w:val="002835E7"/>
    <w:rsid w:val="002842BC"/>
    <w:rsid w:val="002858D7"/>
    <w:rsid w:val="00286703"/>
    <w:rsid w:val="00286B88"/>
    <w:rsid w:val="00286F29"/>
    <w:rsid w:val="00287EB7"/>
    <w:rsid w:val="002906F8"/>
    <w:rsid w:val="002920A3"/>
    <w:rsid w:val="00292B96"/>
    <w:rsid w:val="00293FAE"/>
    <w:rsid w:val="002950F3"/>
    <w:rsid w:val="002966BA"/>
    <w:rsid w:val="00296F75"/>
    <w:rsid w:val="00297192"/>
    <w:rsid w:val="0029738C"/>
    <w:rsid w:val="002A0CEF"/>
    <w:rsid w:val="002A2AB4"/>
    <w:rsid w:val="002A7B6A"/>
    <w:rsid w:val="002B0059"/>
    <w:rsid w:val="002B4A5C"/>
    <w:rsid w:val="002B4A99"/>
    <w:rsid w:val="002C1BC3"/>
    <w:rsid w:val="002C3837"/>
    <w:rsid w:val="002C4657"/>
    <w:rsid w:val="002C5B13"/>
    <w:rsid w:val="002D1BB2"/>
    <w:rsid w:val="002D246F"/>
    <w:rsid w:val="002D34A1"/>
    <w:rsid w:val="002D3873"/>
    <w:rsid w:val="002D4B60"/>
    <w:rsid w:val="002D4FA8"/>
    <w:rsid w:val="002D66C7"/>
    <w:rsid w:val="002D7DD2"/>
    <w:rsid w:val="002E27B8"/>
    <w:rsid w:val="002E3004"/>
    <w:rsid w:val="002E302A"/>
    <w:rsid w:val="002E5FF0"/>
    <w:rsid w:val="002E6936"/>
    <w:rsid w:val="002F063B"/>
    <w:rsid w:val="002F179D"/>
    <w:rsid w:val="002F19A3"/>
    <w:rsid w:val="002F25FD"/>
    <w:rsid w:val="002F2992"/>
    <w:rsid w:val="002F4954"/>
    <w:rsid w:val="002F4AA2"/>
    <w:rsid w:val="002F5B5C"/>
    <w:rsid w:val="002F790A"/>
    <w:rsid w:val="00301097"/>
    <w:rsid w:val="00302E87"/>
    <w:rsid w:val="0030353B"/>
    <w:rsid w:val="00306E36"/>
    <w:rsid w:val="00310B6A"/>
    <w:rsid w:val="00310DB6"/>
    <w:rsid w:val="00311581"/>
    <w:rsid w:val="003118FF"/>
    <w:rsid w:val="00312580"/>
    <w:rsid w:val="00312B79"/>
    <w:rsid w:val="0031347E"/>
    <w:rsid w:val="00314153"/>
    <w:rsid w:val="00315263"/>
    <w:rsid w:val="0031551D"/>
    <w:rsid w:val="00315F41"/>
    <w:rsid w:val="003179E5"/>
    <w:rsid w:val="0032025C"/>
    <w:rsid w:val="0032052C"/>
    <w:rsid w:val="00321993"/>
    <w:rsid w:val="00323BBA"/>
    <w:rsid w:val="00323DD9"/>
    <w:rsid w:val="00323EB6"/>
    <w:rsid w:val="003259EE"/>
    <w:rsid w:val="003302EE"/>
    <w:rsid w:val="00330501"/>
    <w:rsid w:val="00330CCA"/>
    <w:rsid w:val="00331449"/>
    <w:rsid w:val="00332164"/>
    <w:rsid w:val="0033237D"/>
    <w:rsid w:val="003341BD"/>
    <w:rsid w:val="00335805"/>
    <w:rsid w:val="00335F75"/>
    <w:rsid w:val="00340087"/>
    <w:rsid w:val="003409A1"/>
    <w:rsid w:val="0034435F"/>
    <w:rsid w:val="00346766"/>
    <w:rsid w:val="00347834"/>
    <w:rsid w:val="00347B1C"/>
    <w:rsid w:val="00350054"/>
    <w:rsid w:val="00350C48"/>
    <w:rsid w:val="00353B11"/>
    <w:rsid w:val="0035411B"/>
    <w:rsid w:val="00354367"/>
    <w:rsid w:val="00354A42"/>
    <w:rsid w:val="00356ED2"/>
    <w:rsid w:val="0036036C"/>
    <w:rsid w:val="003615A6"/>
    <w:rsid w:val="00361A68"/>
    <w:rsid w:val="00363010"/>
    <w:rsid w:val="003662DC"/>
    <w:rsid w:val="00367B53"/>
    <w:rsid w:val="0037002F"/>
    <w:rsid w:val="00372EC3"/>
    <w:rsid w:val="00373176"/>
    <w:rsid w:val="003737ED"/>
    <w:rsid w:val="00373F8F"/>
    <w:rsid w:val="00375E9E"/>
    <w:rsid w:val="00375EAC"/>
    <w:rsid w:val="0037615C"/>
    <w:rsid w:val="00376F03"/>
    <w:rsid w:val="00377EE1"/>
    <w:rsid w:val="00380147"/>
    <w:rsid w:val="0038055E"/>
    <w:rsid w:val="00380FA3"/>
    <w:rsid w:val="003813D0"/>
    <w:rsid w:val="0038203D"/>
    <w:rsid w:val="00382094"/>
    <w:rsid w:val="003843B1"/>
    <w:rsid w:val="00384571"/>
    <w:rsid w:val="00384752"/>
    <w:rsid w:val="00385BFE"/>
    <w:rsid w:val="00386A5F"/>
    <w:rsid w:val="00386DD7"/>
    <w:rsid w:val="003871EA"/>
    <w:rsid w:val="00387E89"/>
    <w:rsid w:val="00390144"/>
    <w:rsid w:val="003914BE"/>
    <w:rsid w:val="00392D13"/>
    <w:rsid w:val="00393261"/>
    <w:rsid w:val="00394558"/>
    <w:rsid w:val="00394A52"/>
    <w:rsid w:val="003951D4"/>
    <w:rsid w:val="003A0577"/>
    <w:rsid w:val="003A2511"/>
    <w:rsid w:val="003A2899"/>
    <w:rsid w:val="003A3B8F"/>
    <w:rsid w:val="003A5541"/>
    <w:rsid w:val="003A7D52"/>
    <w:rsid w:val="003B1BA9"/>
    <w:rsid w:val="003B1D81"/>
    <w:rsid w:val="003B45D4"/>
    <w:rsid w:val="003B6996"/>
    <w:rsid w:val="003C0459"/>
    <w:rsid w:val="003C18C9"/>
    <w:rsid w:val="003C4B1D"/>
    <w:rsid w:val="003C4DFD"/>
    <w:rsid w:val="003C4E14"/>
    <w:rsid w:val="003C5818"/>
    <w:rsid w:val="003C58CA"/>
    <w:rsid w:val="003C6F5C"/>
    <w:rsid w:val="003D0B84"/>
    <w:rsid w:val="003D24E1"/>
    <w:rsid w:val="003D30D7"/>
    <w:rsid w:val="003D4BDA"/>
    <w:rsid w:val="003D523D"/>
    <w:rsid w:val="003D6389"/>
    <w:rsid w:val="003E02E2"/>
    <w:rsid w:val="003E0937"/>
    <w:rsid w:val="003E32FD"/>
    <w:rsid w:val="003E3798"/>
    <w:rsid w:val="003E415C"/>
    <w:rsid w:val="003E5AC3"/>
    <w:rsid w:val="003E636E"/>
    <w:rsid w:val="003E65B7"/>
    <w:rsid w:val="003F08A2"/>
    <w:rsid w:val="003F08C1"/>
    <w:rsid w:val="003F23A5"/>
    <w:rsid w:val="003F39C9"/>
    <w:rsid w:val="003F461D"/>
    <w:rsid w:val="003F4799"/>
    <w:rsid w:val="003F5B82"/>
    <w:rsid w:val="003F79C9"/>
    <w:rsid w:val="004002CD"/>
    <w:rsid w:val="00400EAB"/>
    <w:rsid w:val="00401FEC"/>
    <w:rsid w:val="004020B6"/>
    <w:rsid w:val="0040263F"/>
    <w:rsid w:val="00404153"/>
    <w:rsid w:val="00404D14"/>
    <w:rsid w:val="00407243"/>
    <w:rsid w:val="00407924"/>
    <w:rsid w:val="00411165"/>
    <w:rsid w:val="004124C1"/>
    <w:rsid w:val="00413F58"/>
    <w:rsid w:val="00413FB1"/>
    <w:rsid w:val="00415E8D"/>
    <w:rsid w:val="004163C8"/>
    <w:rsid w:val="00417104"/>
    <w:rsid w:val="00417160"/>
    <w:rsid w:val="00417EB1"/>
    <w:rsid w:val="00421774"/>
    <w:rsid w:val="00425BF7"/>
    <w:rsid w:val="0042654E"/>
    <w:rsid w:val="00426E2D"/>
    <w:rsid w:val="00427CD3"/>
    <w:rsid w:val="00427DA0"/>
    <w:rsid w:val="004305E0"/>
    <w:rsid w:val="004305E4"/>
    <w:rsid w:val="00432C17"/>
    <w:rsid w:val="00434F6E"/>
    <w:rsid w:val="00440957"/>
    <w:rsid w:val="00441A7B"/>
    <w:rsid w:val="00441C4F"/>
    <w:rsid w:val="00442395"/>
    <w:rsid w:val="004428AC"/>
    <w:rsid w:val="00442EA6"/>
    <w:rsid w:val="00443CF8"/>
    <w:rsid w:val="00444EF7"/>
    <w:rsid w:val="00444F7C"/>
    <w:rsid w:val="00450111"/>
    <w:rsid w:val="004510EB"/>
    <w:rsid w:val="00451BD5"/>
    <w:rsid w:val="00451E80"/>
    <w:rsid w:val="00453098"/>
    <w:rsid w:val="004530A1"/>
    <w:rsid w:val="00457EC8"/>
    <w:rsid w:val="0046185A"/>
    <w:rsid w:val="004619C0"/>
    <w:rsid w:val="00464AE9"/>
    <w:rsid w:val="00465279"/>
    <w:rsid w:val="004659C0"/>
    <w:rsid w:val="00466DD1"/>
    <w:rsid w:val="00467E7A"/>
    <w:rsid w:val="004704D6"/>
    <w:rsid w:val="00470554"/>
    <w:rsid w:val="004711A8"/>
    <w:rsid w:val="004716AD"/>
    <w:rsid w:val="0047172A"/>
    <w:rsid w:val="00475299"/>
    <w:rsid w:val="004765F6"/>
    <w:rsid w:val="004766B7"/>
    <w:rsid w:val="004776EA"/>
    <w:rsid w:val="00477D1F"/>
    <w:rsid w:val="0048106C"/>
    <w:rsid w:val="00481248"/>
    <w:rsid w:val="00481722"/>
    <w:rsid w:val="00482360"/>
    <w:rsid w:val="004823F7"/>
    <w:rsid w:val="0048244E"/>
    <w:rsid w:val="00482B7A"/>
    <w:rsid w:val="00484212"/>
    <w:rsid w:val="004879F3"/>
    <w:rsid w:val="00491672"/>
    <w:rsid w:val="00491D64"/>
    <w:rsid w:val="0049254D"/>
    <w:rsid w:val="00493058"/>
    <w:rsid w:val="004933A4"/>
    <w:rsid w:val="00493426"/>
    <w:rsid w:val="004939BB"/>
    <w:rsid w:val="0049428D"/>
    <w:rsid w:val="00497C5D"/>
    <w:rsid w:val="004A0477"/>
    <w:rsid w:val="004A3526"/>
    <w:rsid w:val="004A3E9A"/>
    <w:rsid w:val="004A420C"/>
    <w:rsid w:val="004A4E3F"/>
    <w:rsid w:val="004A5C03"/>
    <w:rsid w:val="004A6960"/>
    <w:rsid w:val="004A73E0"/>
    <w:rsid w:val="004B040F"/>
    <w:rsid w:val="004B10B4"/>
    <w:rsid w:val="004B1758"/>
    <w:rsid w:val="004B1A12"/>
    <w:rsid w:val="004B3977"/>
    <w:rsid w:val="004B3FD6"/>
    <w:rsid w:val="004B5775"/>
    <w:rsid w:val="004C1817"/>
    <w:rsid w:val="004C2FB4"/>
    <w:rsid w:val="004C4B99"/>
    <w:rsid w:val="004C7A08"/>
    <w:rsid w:val="004D0D80"/>
    <w:rsid w:val="004D2F9D"/>
    <w:rsid w:val="004D32B3"/>
    <w:rsid w:val="004D3648"/>
    <w:rsid w:val="004D4FD1"/>
    <w:rsid w:val="004D5233"/>
    <w:rsid w:val="004D6C54"/>
    <w:rsid w:val="004D719C"/>
    <w:rsid w:val="004D7754"/>
    <w:rsid w:val="004E0811"/>
    <w:rsid w:val="004E23B0"/>
    <w:rsid w:val="004E2C15"/>
    <w:rsid w:val="004E3B48"/>
    <w:rsid w:val="004E3C57"/>
    <w:rsid w:val="004E3FE7"/>
    <w:rsid w:val="004E4E73"/>
    <w:rsid w:val="004E6284"/>
    <w:rsid w:val="004E6742"/>
    <w:rsid w:val="004E746B"/>
    <w:rsid w:val="004E7FE2"/>
    <w:rsid w:val="004F3C74"/>
    <w:rsid w:val="004F45B1"/>
    <w:rsid w:val="004F5380"/>
    <w:rsid w:val="004F6E97"/>
    <w:rsid w:val="00500DD9"/>
    <w:rsid w:val="00501F29"/>
    <w:rsid w:val="005022C5"/>
    <w:rsid w:val="00503DB9"/>
    <w:rsid w:val="00504396"/>
    <w:rsid w:val="005057FA"/>
    <w:rsid w:val="005107B7"/>
    <w:rsid w:val="00511B9D"/>
    <w:rsid w:val="0051203E"/>
    <w:rsid w:val="00513FDF"/>
    <w:rsid w:val="00514216"/>
    <w:rsid w:val="005167C6"/>
    <w:rsid w:val="005174A1"/>
    <w:rsid w:val="00520233"/>
    <w:rsid w:val="00521571"/>
    <w:rsid w:val="00521798"/>
    <w:rsid w:val="00522F34"/>
    <w:rsid w:val="00523479"/>
    <w:rsid w:val="005258AA"/>
    <w:rsid w:val="00526C51"/>
    <w:rsid w:val="005272E4"/>
    <w:rsid w:val="0053033C"/>
    <w:rsid w:val="00532F9A"/>
    <w:rsid w:val="00533EC8"/>
    <w:rsid w:val="005346AE"/>
    <w:rsid w:val="00535C5C"/>
    <w:rsid w:val="00537566"/>
    <w:rsid w:val="0054099C"/>
    <w:rsid w:val="005409CC"/>
    <w:rsid w:val="0054166E"/>
    <w:rsid w:val="00546F2D"/>
    <w:rsid w:val="005520FC"/>
    <w:rsid w:val="00554B2E"/>
    <w:rsid w:val="00555202"/>
    <w:rsid w:val="00555BBB"/>
    <w:rsid w:val="00557E26"/>
    <w:rsid w:val="0056066F"/>
    <w:rsid w:val="005606C9"/>
    <w:rsid w:val="00560D67"/>
    <w:rsid w:val="00561605"/>
    <w:rsid w:val="00561900"/>
    <w:rsid w:val="00561D91"/>
    <w:rsid w:val="00561F0E"/>
    <w:rsid w:val="00562795"/>
    <w:rsid w:val="00563843"/>
    <w:rsid w:val="00563EDE"/>
    <w:rsid w:val="00565F26"/>
    <w:rsid w:val="00570DB5"/>
    <w:rsid w:val="00571B06"/>
    <w:rsid w:val="00573785"/>
    <w:rsid w:val="0057424C"/>
    <w:rsid w:val="0057479B"/>
    <w:rsid w:val="00574A44"/>
    <w:rsid w:val="005753DF"/>
    <w:rsid w:val="0057619D"/>
    <w:rsid w:val="005777C2"/>
    <w:rsid w:val="005802F1"/>
    <w:rsid w:val="005804CF"/>
    <w:rsid w:val="00580AF6"/>
    <w:rsid w:val="00580F51"/>
    <w:rsid w:val="00583B8B"/>
    <w:rsid w:val="00583C2F"/>
    <w:rsid w:val="00584458"/>
    <w:rsid w:val="00586243"/>
    <w:rsid w:val="00586D28"/>
    <w:rsid w:val="005907D1"/>
    <w:rsid w:val="00590EF1"/>
    <w:rsid w:val="00592D99"/>
    <w:rsid w:val="005937D2"/>
    <w:rsid w:val="005975CA"/>
    <w:rsid w:val="005978F2"/>
    <w:rsid w:val="005A0481"/>
    <w:rsid w:val="005A0FFE"/>
    <w:rsid w:val="005A30D3"/>
    <w:rsid w:val="005A43B9"/>
    <w:rsid w:val="005A497A"/>
    <w:rsid w:val="005A7677"/>
    <w:rsid w:val="005A7BD5"/>
    <w:rsid w:val="005B1C63"/>
    <w:rsid w:val="005B2B1E"/>
    <w:rsid w:val="005B77C1"/>
    <w:rsid w:val="005C326E"/>
    <w:rsid w:val="005C3336"/>
    <w:rsid w:val="005C3806"/>
    <w:rsid w:val="005C3D9F"/>
    <w:rsid w:val="005C45A3"/>
    <w:rsid w:val="005C4917"/>
    <w:rsid w:val="005C62A7"/>
    <w:rsid w:val="005C7AAA"/>
    <w:rsid w:val="005D1071"/>
    <w:rsid w:val="005D2489"/>
    <w:rsid w:val="005D2DC5"/>
    <w:rsid w:val="005D3137"/>
    <w:rsid w:val="005D3B63"/>
    <w:rsid w:val="005D6EA9"/>
    <w:rsid w:val="005D7487"/>
    <w:rsid w:val="005D7FA0"/>
    <w:rsid w:val="005E4373"/>
    <w:rsid w:val="005E4DD1"/>
    <w:rsid w:val="005E5CD2"/>
    <w:rsid w:val="005E77A4"/>
    <w:rsid w:val="005F0B45"/>
    <w:rsid w:val="005F271D"/>
    <w:rsid w:val="005F2B52"/>
    <w:rsid w:val="005F3DB4"/>
    <w:rsid w:val="005F5386"/>
    <w:rsid w:val="00600C01"/>
    <w:rsid w:val="00601841"/>
    <w:rsid w:val="006019B3"/>
    <w:rsid w:val="00602902"/>
    <w:rsid w:val="00604330"/>
    <w:rsid w:val="006044D7"/>
    <w:rsid w:val="006077DD"/>
    <w:rsid w:val="00610C66"/>
    <w:rsid w:val="006114DA"/>
    <w:rsid w:val="0061320D"/>
    <w:rsid w:val="00615274"/>
    <w:rsid w:val="00615321"/>
    <w:rsid w:val="006161D0"/>
    <w:rsid w:val="00621B5F"/>
    <w:rsid w:val="0062232C"/>
    <w:rsid w:val="006236D4"/>
    <w:rsid w:val="0062381B"/>
    <w:rsid w:val="00623F94"/>
    <w:rsid w:val="00625B54"/>
    <w:rsid w:val="00625BAD"/>
    <w:rsid w:val="00625D6F"/>
    <w:rsid w:val="006263C5"/>
    <w:rsid w:val="006269AF"/>
    <w:rsid w:val="00630619"/>
    <w:rsid w:val="00633DED"/>
    <w:rsid w:val="006342B0"/>
    <w:rsid w:val="00636941"/>
    <w:rsid w:val="00636EBB"/>
    <w:rsid w:val="0063703F"/>
    <w:rsid w:val="006379F4"/>
    <w:rsid w:val="00637D14"/>
    <w:rsid w:val="00640A12"/>
    <w:rsid w:val="00640B60"/>
    <w:rsid w:val="00645015"/>
    <w:rsid w:val="0064501D"/>
    <w:rsid w:val="00651891"/>
    <w:rsid w:val="00653CF0"/>
    <w:rsid w:val="00654A5D"/>
    <w:rsid w:val="0065614F"/>
    <w:rsid w:val="0065668C"/>
    <w:rsid w:val="006574B1"/>
    <w:rsid w:val="006579C7"/>
    <w:rsid w:val="00660080"/>
    <w:rsid w:val="006600FB"/>
    <w:rsid w:val="00660D46"/>
    <w:rsid w:val="00663C11"/>
    <w:rsid w:val="00663C53"/>
    <w:rsid w:val="00664B85"/>
    <w:rsid w:val="00665B49"/>
    <w:rsid w:val="00670631"/>
    <w:rsid w:val="006719D3"/>
    <w:rsid w:val="00676B4B"/>
    <w:rsid w:val="00676D91"/>
    <w:rsid w:val="006813A2"/>
    <w:rsid w:val="00682162"/>
    <w:rsid w:val="006852DD"/>
    <w:rsid w:val="00686433"/>
    <w:rsid w:val="00690DAA"/>
    <w:rsid w:val="00694690"/>
    <w:rsid w:val="006946AB"/>
    <w:rsid w:val="006946CE"/>
    <w:rsid w:val="006950C2"/>
    <w:rsid w:val="00697101"/>
    <w:rsid w:val="00697183"/>
    <w:rsid w:val="0069731C"/>
    <w:rsid w:val="00697937"/>
    <w:rsid w:val="006A3DF2"/>
    <w:rsid w:val="006A3E09"/>
    <w:rsid w:val="006A48DE"/>
    <w:rsid w:val="006A4CB8"/>
    <w:rsid w:val="006A5532"/>
    <w:rsid w:val="006A5F0A"/>
    <w:rsid w:val="006A6DD9"/>
    <w:rsid w:val="006A708D"/>
    <w:rsid w:val="006A7A1E"/>
    <w:rsid w:val="006B042B"/>
    <w:rsid w:val="006B0609"/>
    <w:rsid w:val="006B1818"/>
    <w:rsid w:val="006B1B2B"/>
    <w:rsid w:val="006B3E5F"/>
    <w:rsid w:val="006B5BA6"/>
    <w:rsid w:val="006B5E21"/>
    <w:rsid w:val="006B676D"/>
    <w:rsid w:val="006B6ECD"/>
    <w:rsid w:val="006B7B3F"/>
    <w:rsid w:val="006B7D05"/>
    <w:rsid w:val="006C1A36"/>
    <w:rsid w:val="006C26F9"/>
    <w:rsid w:val="006C2912"/>
    <w:rsid w:val="006C2FC9"/>
    <w:rsid w:val="006C32B6"/>
    <w:rsid w:val="006C581B"/>
    <w:rsid w:val="006D3520"/>
    <w:rsid w:val="006D35B7"/>
    <w:rsid w:val="006D4990"/>
    <w:rsid w:val="006D4B25"/>
    <w:rsid w:val="006D5AFB"/>
    <w:rsid w:val="006D6020"/>
    <w:rsid w:val="006D7381"/>
    <w:rsid w:val="006E01C2"/>
    <w:rsid w:val="006E10F2"/>
    <w:rsid w:val="006E1CE6"/>
    <w:rsid w:val="006E24CA"/>
    <w:rsid w:val="006E2C34"/>
    <w:rsid w:val="006E3569"/>
    <w:rsid w:val="006E5051"/>
    <w:rsid w:val="006F030D"/>
    <w:rsid w:val="006F0A2A"/>
    <w:rsid w:val="006F1AA1"/>
    <w:rsid w:val="006F1FB3"/>
    <w:rsid w:val="006F3F41"/>
    <w:rsid w:val="006F58DD"/>
    <w:rsid w:val="006F6309"/>
    <w:rsid w:val="006F63C0"/>
    <w:rsid w:val="006F67C7"/>
    <w:rsid w:val="006F7106"/>
    <w:rsid w:val="006F7287"/>
    <w:rsid w:val="006F7911"/>
    <w:rsid w:val="007028A8"/>
    <w:rsid w:val="0070353C"/>
    <w:rsid w:val="007054EC"/>
    <w:rsid w:val="0070563A"/>
    <w:rsid w:val="00705647"/>
    <w:rsid w:val="00706F06"/>
    <w:rsid w:val="00707EFD"/>
    <w:rsid w:val="00711856"/>
    <w:rsid w:val="00712F5C"/>
    <w:rsid w:val="0071443A"/>
    <w:rsid w:val="00715567"/>
    <w:rsid w:val="00720464"/>
    <w:rsid w:val="007216A7"/>
    <w:rsid w:val="00726467"/>
    <w:rsid w:val="00727B5B"/>
    <w:rsid w:val="00727F7D"/>
    <w:rsid w:val="00730433"/>
    <w:rsid w:val="00733BB9"/>
    <w:rsid w:val="00734194"/>
    <w:rsid w:val="00736866"/>
    <w:rsid w:val="00737A6E"/>
    <w:rsid w:val="007412F2"/>
    <w:rsid w:val="007424BD"/>
    <w:rsid w:val="00742544"/>
    <w:rsid w:val="00742CAF"/>
    <w:rsid w:val="00742DD4"/>
    <w:rsid w:val="0075011F"/>
    <w:rsid w:val="0075020D"/>
    <w:rsid w:val="007506FC"/>
    <w:rsid w:val="007508F7"/>
    <w:rsid w:val="0075200A"/>
    <w:rsid w:val="00753375"/>
    <w:rsid w:val="00753988"/>
    <w:rsid w:val="00754E6F"/>
    <w:rsid w:val="00755459"/>
    <w:rsid w:val="00756D49"/>
    <w:rsid w:val="00757035"/>
    <w:rsid w:val="007578EF"/>
    <w:rsid w:val="00760C89"/>
    <w:rsid w:val="0076111F"/>
    <w:rsid w:val="00761A57"/>
    <w:rsid w:val="00762516"/>
    <w:rsid w:val="0076279F"/>
    <w:rsid w:val="0076328C"/>
    <w:rsid w:val="0076643A"/>
    <w:rsid w:val="00767ADF"/>
    <w:rsid w:val="00767C0A"/>
    <w:rsid w:val="00771792"/>
    <w:rsid w:val="0077257E"/>
    <w:rsid w:val="00777099"/>
    <w:rsid w:val="00783EEA"/>
    <w:rsid w:val="00787BDB"/>
    <w:rsid w:val="00787F5C"/>
    <w:rsid w:val="0079233B"/>
    <w:rsid w:val="007924AF"/>
    <w:rsid w:val="007950E3"/>
    <w:rsid w:val="00795468"/>
    <w:rsid w:val="007973AF"/>
    <w:rsid w:val="00797638"/>
    <w:rsid w:val="007977E0"/>
    <w:rsid w:val="007A0154"/>
    <w:rsid w:val="007A30A1"/>
    <w:rsid w:val="007A3B3B"/>
    <w:rsid w:val="007A6B83"/>
    <w:rsid w:val="007B09EE"/>
    <w:rsid w:val="007B1321"/>
    <w:rsid w:val="007B2788"/>
    <w:rsid w:val="007B39D2"/>
    <w:rsid w:val="007B501D"/>
    <w:rsid w:val="007B6E8F"/>
    <w:rsid w:val="007C006B"/>
    <w:rsid w:val="007C1691"/>
    <w:rsid w:val="007C1CCE"/>
    <w:rsid w:val="007C20BF"/>
    <w:rsid w:val="007C2AEB"/>
    <w:rsid w:val="007C2C56"/>
    <w:rsid w:val="007C4150"/>
    <w:rsid w:val="007C45AE"/>
    <w:rsid w:val="007C4EB9"/>
    <w:rsid w:val="007C570F"/>
    <w:rsid w:val="007C7C35"/>
    <w:rsid w:val="007D116F"/>
    <w:rsid w:val="007D12CB"/>
    <w:rsid w:val="007D2EC5"/>
    <w:rsid w:val="007D4E82"/>
    <w:rsid w:val="007D59ED"/>
    <w:rsid w:val="007D73DB"/>
    <w:rsid w:val="007D79A3"/>
    <w:rsid w:val="007D7BE7"/>
    <w:rsid w:val="007E0C35"/>
    <w:rsid w:val="007E1A90"/>
    <w:rsid w:val="007E296C"/>
    <w:rsid w:val="007E308C"/>
    <w:rsid w:val="007E5F7E"/>
    <w:rsid w:val="007E76DF"/>
    <w:rsid w:val="007F0AEE"/>
    <w:rsid w:val="007F2779"/>
    <w:rsid w:val="007F3504"/>
    <w:rsid w:val="007F3BAF"/>
    <w:rsid w:val="007F4198"/>
    <w:rsid w:val="007F4B80"/>
    <w:rsid w:val="007F4E84"/>
    <w:rsid w:val="007F5301"/>
    <w:rsid w:val="007F6D56"/>
    <w:rsid w:val="007F7CA4"/>
    <w:rsid w:val="0080158D"/>
    <w:rsid w:val="0080197C"/>
    <w:rsid w:val="0080290B"/>
    <w:rsid w:val="00802EA3"/>
    <w:rsid w:val="00803598"/>
    <w:rsid w:val="00806049"/>
    <w:rsid w:val="00806DD6"/>
    <w:rsid w:val="00812C02"/>
    <w:rsid w:val="00817322"/>
    <w:rsid w:val="00822160"/>
    <w:rsid w:val="0082227D"/>
    <w:rsid w:val="00823BC3"/>
    <w:rsid w:val="00823BE1"/>
    <w:rsid w:val="008272D2"/>
    <w:rsid w:val="00827B82"/>
    <w:rsid w:val="00830580"/>
    <w:rsid w:val="008316F1"/>
    <w:rsid w:val="0083237A"/>
    <w:rsid w:val="0083241F"/>
    <w:rsid w:val="00832ECC"/>
    <w:rsid w:val="008330AD"/>
    <w:rsid w:val="008350A5"/>
    <w:rsid w:val="00835601"/>
    <w:rsid w:val="00835BC0"/>
    <w:rsid w:val="00836B46"/>
    <w:rsid w:val="00836CBD"/>
    <w:rsid w:val="0084073C"/>
    <w:rsid w:val="00840D88"/>
    <w:rsid w:val="00840DC1"/>
    <w:rsid w:val="008413A0"/>
    <w:rsid w:val="008414F4"/>
    <w:rsid w:val="00842981"/>
    <w:rsid w:val="00842BE0"/>
    <w:rsid w:val="00842EAA"/>
    <w:rsid w:val="0084707C"/>
    <w:rsid w:val="008521BA"/>
    <w:rsid w:val="00852A0F"/>
    <w:rsid w:val="00852EEE"/>
    <w:rsid w:val="00855136"/>
    <w:rsid w:val="008555C5"/>
    <w:rsid w:val="00856A22"/>
    <w:rsid w:val="00857D42"/>
    <w:rsid w:val="00857E45"/>
    <w:rsid w:val="0086240C"/>
    <w:rsid w:val="008635C2"/>
    <w:rsid w:val="00863949"/>
    <w:rsid w:val="008643AC"/>
    <w:rsid w:val="00867151"/>
    <w:rsid w:val="00867E9D"/>
    <w:rsid w:val="0087011B"/>
    <w:rsid w:val="008714A1"/>
    <w:rsid w:val="008724CC"/>
    <w:rsid w:val="008732A8"/>
    <w:rsid w:val="00875F01"/>
    <w:rsid w:val="0087671C"/>
    <w:rsid w:val="00876822"/>
    <w:rsid w:val="00880C5D"/>
    <w:rsid w:val="00880CD4"/>
    <w:rsid w:val="00882BB2"/>
    <w:rsid w:val="00882C1F"/>
    <w:rsid w:val="00884457"/>
    <w:rsid w:val="008846E0"/>
    <w:rsid w:val="00884E96"/>
    <w:rsid w:val="008854C2"/>
    <w:rsid w:val="008870D5"/>
    <w:rsid w:val="0088749D"/>
    <w:rsid w:val="008946F1"/>
    <w:rsid w:val="00894F61"/>
    <w:rsid w:val="00897F92"/>
    <w:rsid w:val="008A085E"/>
    <w:rsid w:val="008A0FB5"/>
    <w:rsid w:val="008A1B40"/>
    <w:rsid w:val="008A4677"/>
    <w:rsid w:val="008A6B97"/>
    <w:rsid w:val="008A76FF"/>
    <w:rsid w:val="008B0D43"/>
    <w:rsid w:val="008B0E52"/>
    <w:rsid w:val="008B12C1"/>
    <w:rsid w:val="008B1E82"/>
    <w:rsid w:val="008B21ED"/>
    <w:rsid w:val="008B2A24"/>
    <w:rsid w:val="008B4295"/>
    <w:rsid w:val="008B4BF4"/>
    <w:rsid w:val="008B5971"/>
    <w:rsid w:val="008B5E9E"/>
    <w:rsid w:val="008B64CA"/>
    <w:rsid w:val="008B6B7E"/>
    <w:rsid w:val="008B77DE"/>
    <w:rsid w:val="008C0132"/>
    <w:rsid w:val="008C1A5C"/>
    <w:rsid w:val="008C2993"/>
    <w:rsid w:val="008C3131"/>
    <w:rsid w:val="008C3DE6"/>
    <w:rsid w:val="008C45AD"/>
    <w:rsid w:val="008C5F10"/>
    <w:rsid w:val="008C731D"/>
    <w:rsid w:val="008D1DBC"/>
    <w:rsid w:val="008D2FD4"/>
    <w:rsid w:val="008D324D"/>
    <w:rsid w:val="008D53B0"/>
    <w:rsid w:val="008D53BC"/>
    <w:rsid w:val="008D563A"/>
    <w:rsid w:val="008D5B1B"/>
    <w:rsid w:val="008E1EBF"/>
    <w:rsid w:val="008E2013"/>
    <w:rsid w:val="008E580F"/>
    <w:rsid w:val="008E59C2"/>
    <w:rsid w:val="008E6053"/>
    <w:rsid w:val="008E76FD"/>
    <w:rsid w:val="008F0D1F"/>
    <w:rsid w:val="008F1A4A"/>
    <w:rsid w:val="008F57D5"/>
    <w:rsid w:val="008F6BEB"/>
    <w:rsid w:val="008F7C4F"/>
    <w:rsid w:val="0090372E"/>
    <w:rsid w:val="00906C05"/>
    <w:rsid w:val="00907075"/>
    <w:rsid w:val="00907A1E"/>
    <w:rsid w:val="00910404"/>
    <w:rsid w:val="00910406"/>
    <w:rsid w:val="009125AA"/>
    <w:rsid w:val="00913606"/>
    <w:rsid w:val="00914848"/>
    <w:rsid w:val="00916F9F"/>
    <w:rsid w:val="00917F30"/>
    <w:rsid w:val="00921920"/>
    <w:rsid w:val="00923E5F"/>
    <w:rsid w:val="00924295"/>
    <w:rsid w:val="009245E3"/>
    <w:rsid w:val="00925303"/>
    <w:rsid w:val="00926036"/>
    <w:rsid w:val="00926454"/>
    <w:rsid w:val="009301E6"/>
    <w:rsid w:val="0093296A"/>
    <w:rsid w:val="00933DEF"/>
    <w:rsid w:val="00933E62"/>
    <w:rsid w:val="00936241"/>
    <w:rsid w:val="009401E8"/>
    <w:rsid w:val="009407AA"/>
    <w:rsid w:val="00940B79"/>
    <w:rsid w:val="00940DD1"/>
    <w:rsid w:val="00941F9A"/>
    <w:rsid w:val="009459BA"/>
    <w:rsid w:val="00950FF6"/>
    <w:rsid w:val="00952217"/>
    <w:rsid w:val="00952896"/>
    <w:rsid w:val="009536CB"/>
    <w:rsid w:val="00954D24"/>
    <w:rsid w:val="00954F05"/>
    <w:rsid w:val="00955B2C"/>
    <w:rsid w:val="0095622A"/>
    <w:rsid w:val="009579BD"/>
    <w:rsid w:val="009579D4"/>
    <w:rsid w:val="00960EEE"/>
    <w:rsid w:val="00961A00"/>
    <w:rsid w:val="00962472"/>
    <w:rsid w:val="00962A3F"/>
    <w:rsid w:val="00962AAF"/>
    <w:rsid w:val="00964A6E"/>
    <w:rsid w:val="0096547E"/>
    <w:rsid w:val="009679BC"/>
    <w:rsid w:val="00967E86"/>
    <w:rsid w:val="00970E0A"/>
    <w:rsid w:val="00971278"/>
    <w:rsid w:val="00971BD6"/>
    <w:rsid w:val="00973A3F"/>
    <w:rsid w:val="0097543A"/>
    <w:rsid w:val="009757EC"/>
    <w:rsid w:val="00975936"/>
    <w:rsid w:val="00976174"/>
    <w:rsid w:val="009765FB"/>
    <w:rsid w:val="00977D85"/>
    <w:rsid w:val="00977E48"/>
    <w:rsid w:val="0098088A"/>
    <w:rsid w:val="00981416"/>
    <w:rsid w:val="00981B9F"/>
    <w:rsid w:val="00982F08"/>
    <w:rsid w:val="0098355D"/>
    <w:rsid w:val="00983B43"/>
    <w:rsid w:val="00984E8D"/>
    <w:rsid w:val="00985578"/>
    <w:rsid w:val="009858DE"/>
    <w:rsid w:val="00986EA4"/>
    <w:rsid w:val="00990816"/>
    <w:rsid w:val="00990879"/>
    <w:rsid w:val="00992D6A"/>
    <w:rsid w:val="00993BCC"/>
    <w:rsid w:val="0099413A"/>
    <w:rsid w:val="00994554"/>
    <w:rsid w:val="00994C94"/>
    <w:rsid w:val="00994D84"/>
    <w:rsid w:val="00997DCE"/>
    <w:rsid w:val="009A0BB5"/>
    <w:rsid w:val="009A1036"/>
    <w:rsid w:val="009A233F"/>
    <w:rsid w:val="009A32AB"/>
    <w:rsid w:val="009A3A2F"/>
    <w:rsid w:val="009A5AF9"/>
    <w:rsid w:val="009A5DA9"/>
    <w:rsid w:val="009A653C"/>
    <w:rsid w:val="009A65C9"/>
    <w:rsid w:val="009A6716"/>
    <w:rsid w:val="009A6F0D"/>
    <w:rsid w:val="009A7456"/>
    <w:rsid w:val="009A793B"/>
    <w:rsid w:val="009B020B"/>
    <w:rsid w:val="009B2B84"/>
    <w:rsid w:val="009B3FE5"/>
    <w:rsid w:val="009B7DBE"/>
    <w:rsid w:val="009C0F0C"/>
    <w:rsid w:val="009C1F14"/>
    <w:rsid w:val="009C2319"/>
    <w:rsid w:val="009C34A4"/>
    <w:rsid w:val="009C51FA"/>
    <w:rsid w:val="009C6907"/>
    <w:rsid w:val="009C6AF7"/>
    <w:rsid w:val="009C7267"/>
    <w:rsid w:val="009D03BD"/>
    <w:rsid w:val="009D1FB8"/>
    <w:rsid w:val="009D493C"/>
    <w:rsid w:val="009D5EBC"/>
    <w:rsid w:val="009D6726"/>
    <w:rsid w:val="009E1772"/>
    <w:rsid w:val="009E1987"/>
    <w:rsid w:val="009E3A97"/>
    <w:rsid w:val="009E4675"/>
    <w:rsid w:val="009E48B9"/>
    <w:rsid w:val="009E4A09"/>
    <w:rsid w:val="009E5265"/>
    <w:rsid w:val="009E6371"/>
    <w:rsid w:val="009E7A80"/>
    <w:rsid w:val="009E7CEC"/>
    <w:rsid w:val="009E7E82"/>
    <w:rsid w:val="009F10EE"/>
    <w:rsid w:val="009F341D"/>
    <w:rsid w:val="009F34C1"/>
    <w:rsid w:val="00A01AB5"/>
    <w:rsid w:val="00A01CE7"/>
    <w:rsid w:val="00A02FA0"/>
    <w:rsid w:val="00A04354"/>
    <w:rsid w:val="00A05114"/>
    <w:rsid w:val="00A05514"/>
    <w:rsid w:val="00A055D1"/>
    <w:rsid w:val="00A06C17"/>
    <w:rsid w:val="00A07BE3"/>
    <w:rsid w:val="00A11078"/>
    <w:rsid w:val="00A12244"/>
    <w:rsid w:val="00A13116"/>
    <w:rsid w:val="00A145A2"/>
    <w:rsid w:val="00A16A98"/>
    <w:rsid w:val="00A2091D"/>
    <w:rsid w:val="00A2124D"/>
    <w:rsid w:val="00A2269A"/>
    <w:rsid w:val="00A22CF5"/>
    <w:rsid w:val="00A24526"/>
    <w:rsid w:val="00A26270"/>
    <w:rsid w:val="00A26A4C"/>
    <w:rsid w:val="00A30296"/>
    <w:rsid w:val="00A30AD0"/>
    <w:rsid w:val="00A31BEA"/>
    <w:rsid w:val="00A33121"/>
    <w:rsid w:val="00A33456"/>
    <w:rsid w:val="00A33949"/>
    <w:rsid w:val="00A33FE7"/>
    <w:rsid w:val="00A35371"/>
    <w:rsid w:val="00A3583B"/>
    <w:rsid w:val="00A41C21"/>
    <w:rsid w:val="00A423A6"/>
    <w:rsid w:val="00A43767"/>
    <w:rsid w:val="00A50309"/>
    <w:rsid w:val="00A5155F"/>
    <w:rsid w:val="00A527E7"/>
    <w:rsid w:val="00A5493D"/>
    <w:rsid w:val="00A54EC7"/>
    <w:rsid w:val="00A553BB"/>
    <w:rsid w:val="00A56341"/>
    <w:rsid w:val="00A563AB"/>
    <w:rsid w:val="00A610F4"/>
    <w:rsid w:val="00A636AF"/>
    <w:rsid w:val="00A7146F"/>
    <w:rsid w:val="00A719D1"/>
    <w:rsid w:val="00A7436A"/>
    <w:rsid w:val="00A804FB"/>
    <w:rsid w:val="00A8136B"/>
    <w:rsid w:val="00A8146D"/>
    <w:rsid w:val="00A82EF3"/>
    <w:rsid w:val="00A831AB"/>
    <w:rsid w:val="00A84CB7"/>
    <w:rsid w:val="00A85B91"/>
    <w:rsid w:val="00A86E4F"/>
    <w:rsid w:val="00A872D0"/>
    <w:rsid w:val="00A87EAB"/>
    <w:rsid w:val="00A9090A"/>
    <w:rsid w:val="00A9094E"/>
    <w:rsid w:val="00A91F7C"/>
    <w:rsid w:val="00A928BF"/>
    <w:rsid w:val="00A93017"/>
    <w:rsid w:val="00A93357"/>
    <w:rsid w:val="00A93A3C"/>
    <w:rsid w:val="00A948E2"/>
    <w:rsid w:val="00A94D82"/>
    <w:rsid w:val="00A95941"/>
    <w:rsid w:val="00A96865"/>
    <w:rsid w:val="00AA0E93"/>
    <w:rsid w:val="00AA1551"/>
    <w:rsid w:val="00AA1CDA"/>
    <w:rsid w:val="00AA6170"/>
    <w:rsid w:val="00AA67C8"/>
    <w:rsid w:val="00AA7724"/>
    <w:rsid w:val="00AB12BD"/>
    <w:rsid w:val="00AB20D6"/>
    <w:rsid w:val="00AB2423"/>
    <w:rsid w:val="00AB295E"/>
    <w:rsid w:val="00AB54A2"/>
    <w:rsid w:val="00AB5BEF"/>
    <w:rsid w:val="00AC0A3E"/>
    <w:rsid w:val="00AC1484"/>
    <w:rsid w:val="00AC16B4"/>
    <w:rsid w:val="00AC29FA"/>
    <w:rsid w:val="00AC551A"/>
    <w:rsid w:val="00AC711D"/>
    <w:rsid w:val="00AD03CD"/>
    <w:rsid w:val="00AD0D73"/>
    <w:rsid w:val="00AD172E"/>
    <w:rsid w:val="00AD2A81"/>
    <w:rsid w:val="00AD40D9"/>
    <w:rsid w:val="00AD425C"/>
    <w:rsid w:val="00AD5BD4"/>
    <w:rsid w:val="00AD5F1D"/>
    <w:rsid w:val="00AD6845"/>
    <w:rsid w:val="00AD6BBA"/>
    <w:rsid w:val="00AD6CFB"/>
    <w:rsid w:val="00AD7368"/>
    <w:rsid w:val="00AD748A"/>
    <w:rsid w:val="00AE0FF8"/>
    <w:rsid w:val="00AE1E8B"/>
    <w:rsid w:val="00AE373A"/>
    <w:rsid w:val="00AE3CF4"/>
    <w:rsid w:val="00AE3DB6"/>
    <w:rsid w:val="00AE6F21"/>
    <w:rsid w:val="00AE6FCD"/>
    <w:rsid w:val="00AF0BC3"/>
    <w:rsid w:val="00AF0DE7"/>
    <w:rsid w:val="00AF0FD7"/>
    <w:rsid w:val="00AF1AB6"/>
    <w:rsid w:val="00AF2A14"/>
    <w:rsid w:val="00AF4CD7"/>
    <w:rsid w:val="00AF60BA"/>
    <w:rsid w:val="00AF6F36"/>
    <w:rsid w:val="00B02515"/>
    <w:rsid w:val="00B04345"/>
    <w:rsid w:val="00B0529E"/>
    <w:rsid w:val="00B05594"/>
    <w:rsid w:val="00B100E3"/>
    <w:rsid w:val="00B108FB"/>
    <w:rsid w:val="00B114A2"/>
    <w:rsid w:val="00B129C5"/>
    <w:rsid w:val="00B136E6"/>
    <w:rsid w:val="00B1384A"/>
    <w:rsid w:val="00B13E6B"/>
    <w:rsid w:val="00B1497F"/>
    <w:rsid w:val="00B16D90"/>
    <w:rsid w:val="00B1707F"/>
    <w:rsid w:val="00B20224"/>
    <w:rsid w:val="00B21BE4"/>
    <w:rsid w:val="00B24197"/>
    <w:rsid w:val="00B26791"/>
    <w:rsid w:val="00B27362"/>
    <w:rsid w:val="00B274B9"/>
    <w:rsid w:val="00B27B9A"/>
    <w:rsid w:val="00B316EC"/>
    <w:rsid w:val="00B32AEB"/>
    <w:rsid w:val="00B36C9F"/>
    <w:rsid w:val="00B37722"/>
    <w:rsid w:val="00B40D7C"/>
    <w:rsid w:val="00B429C6"/>
    <w:rsid w:val="00B44483"/>
    <w:rsid w:val="00B44661"/>
    <w:rsid w:val="00B46CD5"/>
    <w:rsid w:val="00B47FC0"/>
    <w:rsid w:val="00B5188F"/>
    <w:rsid w:val="00B51B38"/>
    <w:rsid w:val="00B524D4"/>
    <w:rsid w:val="00B52FEF"/>
    <w:rsid w:val="00B537B7"/>
    <w:rsid w:val="00B553E4"/>
    <w:rsid w:val="00B55962"/>
    <w:rsid w:val="00B56BCF"/>
    <w:rsid w:val="00B632C3"/>
    <w:rsid w:val="00B63A86"/>
    <w:rsid w:val="00B6546E"/>
    <w:rsid w:val="00B66F81"/>
    <w:rsid w:val="00B6724A"/>
    <w:rsid w:val="00B70C4E"/>
    <w:rsid w:val="00B73778"/>
    <w:rsid w:val="00B74200"/>
    <w:rsid w:val="00B743D1"/>
    <w:rsid w:val="00B75058"/>
    <w:rsid w:val="00B753EF"/>
    <w:rsid w:val="00B76190"/>
    <w:rsid w:val="00B76654"/>
    <w:rsid w:val="00B7751E"/>
    <w:rsid w:val="00B7795F"/>
    <w:rsid w:val="00B80A65"/>
    <w:rsid w:val="00B81272"/>
    <w:rsid w:val="00B846FD"/>
    <w:rsid w:val="00B85069"/>
    <w:rsid w:val="00B86C6D"/>
    <w:rsid w:val="00B86F3D"/>
    <w:rsid w:val="00B901AB"/>
    <w:rsid w:val="00B90339"/>
    <w:rsid w:val="00B906D3"/>
    <w:rsid w:val="00B92373"/>
    <w:rsid w:val="00B93CBB"/>
    <w:rsid w:val="00B95DE5"/>
    <w:rsid w:val="00B95E3E"/>
    <w:rsid w:val="00B96C6D"/>
    <w:rsid w:val="00BA1197"/>
    <w:rsid w:val="00BA163B"/>
    <w:rsid w:val="00BA42CA"/>
    <w:rsid w:val="00BA5C6A"/>
    <w:rsid w:val="00BB00A3"/>
    <w:rsid w:val="00BB0944"/>
    <w:rsid w:val="00BB0DDE"/>
    <w:rsid w:val="00BB2046"/>
    <w:rsid w:val="00BB2EC5"/>
    <w:rsid w:val="00BB498C"/>
    <w:rsid w:val="00BB4A56"/>
    <w:rsid w:val="00BB5C46"/>
    <w:rsid w:val="00BB7C75"/>
    <w:rsid w:val="00BC0A94"/>
    <w:rsid w:val="00BC1376"/>
    <w:rsid w:val="00BC25D8"/>
    <w:rsid w:val="00BC2FA3"/>
    <w:rsid w:val="00BC4702"/>
    <w:rsid w:val="00BC5D42"/>
    <w:rsid w:val="00BD1B9C"/>
    <w:rsid w:val="00BD6E87"/>
    <w:rsid w:val="00BD7DCA"/>
    <w:rsid w:val="00BE0B0B"/>
    <w:rsid w:val="00BE34E9"/>
    <w:rsid w:val="00BE5C76"/>
    <w:rsid w:val="00BF0DF7"/>
    <w:rsid w:val="00BF1013"/>
    <w:rsid w:val="00BF33E7"/>
    <w:rsid w:val="00BF5302"/>
    <w:rsid w:val="00BF7710"/>
    <w:rsid w:val="00BF79EE"/>
    <w:rsid w:val="00C01CC8"/>
    <w:rsid w:val="00C0323E"/>
    <w:rsid w:val="00C03291"/>
    <w:rsid w:val="00C037E2"/>
    <w:rsid w:val="00C0409A"/>
    <w:rsid w:val="00C05744"/>
    <w:rsid w:val="00C07CA7"/>
    <w:rsid w:val="00C10353"/>
    <w:rsid w:val="00C1145D"/>
    <w:rsid w:val="00C115E0"/>
    <w:rsid w:val="00C11B58"/>
    <w:rsid w:val="00C135BE"/>
    <w:rsid w:val="00C138B4"/>
    <w:rsid w:val="00C149E8"/>
    <w:rsid w:val="00C14D75"/>
    <w:rsid w:val="00C15128"/>
    <w:rsid w:val="00C15164"/>
    <w:rsid w:val="00C152AD"/>
    <w:rsid w:val="00C16640"/>
    <w:rsid w:val="00C210EC"/>
    <w:rsid w:val="00C2151D"/>
    <w:rsid w:val="00C2225E"/>
    <w:rsid w:val="00C22C5C"/>
    <w:rsid w:val="00C2592D"/>
    <w:rsid w:val="00C27933"/>
    <w:rsid w:val="00C3421F"/>
    <w:rsid w:val="00C36C37"/>
    <w:rsid w:val="00C375BA"/>
    <w:rsid w:val="00C40E8E"/>
    <w:rsid w:val="00C42342"/>
    <w:rsid w:val="00C42621"/>
    <w:rsid w:val="00C439BE"/>
    <w:rsid w:val="00C445F8"/>
    <w:rsid w:val="00C446FB"/>
    <w:rsid w:val="00C46A5F"/>
    <w:rsid w:val="00C47D3C"/>
    <w:rsid w:val="00C51F99"/>
    <w:rsid w:val="00C52330"/>
    <w:rsid w:val="00C527E2"/>
    <w:rsid w:val="00C52C0D"/>
    <w:rsid w:val="00C5524E"/>
    <w:rsid w:val="00C605AA"/>
    <w:rsid w:val="00C62A4A"/>
    <w:rsid w:val="00C64335"/>
    <w:rsid w:val="00C65340"/>
    <w:rsid w:val="00C65A9F"/>
    <w:rsid w:val="00C66C66"/>
    <w:rsid w:val="00C6777E"/>
    <w:rsid w:val="00C679FC"/>
    <w:rsid w:val="00C70433"/>
    <w:rsid w:val="00C726AE"/>
    <w:rsid w:val="00C7306A"/>
    <w:rsid w:val="00C735B2"/>
    <w:rsid w:val="00C75865"/>
    <w:rsid w:val="00C76B7C"/>
    <w:rsid w:val="00C76E95"/>
    <w:rsid w:val="00C77083"/>
    <w:rsid w:val="00C800A2"/>
    <w:rsid w:val="00C80DB8"/>
    <w:rsid w:val="00C80ED8"/>
    <w:rsid w:val="00C81055"/>
    <w:rsid w:val="00C81318"/>
    <w:rsid w:val="00C8199E"/>
    <w:rsid w:val="00C8328D"/>
    <w:rsid w:val="00C83A4B"/>
    <w:rsid w:val="00C8401F"/>
    <w:rsid w:val="00C8451F"/>
    <w:rsid w:val="00C84611"/>
    <w:rsid w:val="00C85347"/>
    <w:rsid w:val="00C87393"/>
    <w:rsid w:val="00C94998"/>
    <w:rsid w:val="00C95BB7"/>
    <w:rsid w:val="00C96537"/>
    <w:rsid w:val="00C97052"/>
    <w:rsid w:val="00C97C64"/>
    <w:rsid w:val="00C97CD5"/>
    <w:rsid w:val="00CA04ED"/>
    <w:rsid w:val="00CA1542"/>
    <w:rsid w:val="00CA388D"/>
    <w:rsid w:val="00CA3E33"/>
    <w:rsid w:val="00CA4A46"/>
    <w:rsid w:val="00CA4DDA"/>
    <w:rsid w:val="00CA5335"/>
    <w:rsid w:val="00CA6E3B"/>
    <w:rsid w:val="00CB0D1C"/>
    <w:rsid w:val="00CB11C5"/>
    <w:rsid w:val="00CB6AAC"/>
    <w:rsid w:val="00CC0391"/>
    <w:rsid w:val="00CC228B"/>
    <w:rsid w:val="00CC3E6E"/>
    <w:rsid w:val="00CC4141"/>
    <w:rsid w:val="00CC4EBE"/>
    <w:rsid w:val="00CC545E"/>
    <w:rsid w:val="00CC5506"/>
    <w:rsid w:val="00CC595E"/>
    <w:rsid w:val="00CC7298"/>
    <w:rsid w:val="00CD19E3"/>
    <w:rsid w:val="00CD385D"/>
    <w:rsid w:val="00CD38BE"/>
    <w:rsid w:val="00CD3C96"/>
    <w:rsid w:val="00CD4F59"/>
    <w:rsid w:val="00CD6C05"/>
    <w:rsid w:val="00CE3F95"/>
    <w:rsid w:val="00CE4159"/>
    <w:rsid w:val="00CE45EA"/>
    <w:rsid w:val="00CE6287"/>
    <w:rsid w:val="00CE7666"/>
    <w:rsid w:val="00CF035D"/>
    <w:rsid w:val="00CF147A"/>
    <w:rsid w:val="00CF2EAF"/>
    <w:rsid w:val="00CF42F9"/>
    <w:rsid w:val="00CF4F30"/>
    <w:rsid w:val="00CF6426"/>
    <w:rsid w:val="00CF6952"/>
    <w:rsid w:val="00CF734D"/>
    <w:rsid w:val="00CF75E6"/>
    <w:rsid w:val="00CF7784"/>
    <w:rsid w:val="00D0411D"/>
    <w:rsid w:val="00D065EB"/>
    <w:rsid w:val="00D06F72"/>
    <w:rsid w:val="00D0743D"/>
    <w:rsid w:val="00D104F6"/>
    <w:rsid w:val="00D1096A"/>
    <w:rsid w:val="00D16187"/>
    <w:rsid w:val="00D168D2"/>
    <w:rsid w:val="00D17A08"/>
    <w:rsid w:val="00D20EE4"/>
    <w:rsid w:val="00D2102C"/>
    <w:rsid w:val="00D2185B"/>
    <w:rsid w:val="00D218A4"/>
    <w:rsid w:val="00D21971"/>
    <w:rsid w:val="00D22F6D"/>
    <w:rsid w:val="00D264C7"/>
    <w:rsid w:val="00D276CB"/>
    <w:rsid w:val="00D30414"/>
    <w:rsid w:val="00D33097"/>
    <w:rsid w:val="00D33DC6"/>
    <w:rsid w:val="00D34038"/>
    <w:rsid w:val="00D345A5"/>
    <w:rsid w:val="00D352E4"/>
    <w:rsid w:val="00D36805"/>
    <w:rsid w:val="00D36D8E"/>
    <w:rsid w:val="00D37F86"/>
    <w:rsid w:val="00D41986"/>
    <w:rsid w:val="00D41A04"/>
    <w:rsid w:val="00D436CF"/>
    <w:rsid w:val="00D43974"/>
    <w:rsid w:val="00D44A5D"/>
    <w:rsid w:val="00D46F1E"/>
    <w:rsid w:val="00D47E16"/>
    <w:rsid w:val="00D50492"/>
    <w:rsid w:val="00D517D6"/>
    <w:rsid w:val="00D5212D"/>
    <w:rsid w:val="00D545A0"/>
    <w:rsid w:val="00D576BC"/>
    <w:rsid w:val="00D60669"/>
    <w:rsid w:val="00D616F4"/>
    <w:rsid w:val="00D62302"/>
    <w:rsid w:val="00D62A8F"/>
    <w:rsid w:val="00D62B92"/>
    <w:rsid w:val="00D62D6F"/>
    <w:rsid w:val="00D630A6"/>
    <w:rsid w:val="00D639FE"/>
    <w:rsid w:val="00D645D0"/>
    <w:rsid w:val="00D65A8B"/>
    <w:rsid w:val="00D70672"/>
    <w:rsid w:val="00D70A0B"/>
    <w:rsid w:val="00D70CE8"/>
    <w:rsid w:val="00D72C4B"/>
    <w:rsid w:val="00D75672"/>
    <w:rsid w:val="00D760AF"/>
    <w:rsid w:val="00D8008A"/>
    <w:rsid w:val="00D81015"/>
    <w:rsid w:val="00D81A6A"/>
    <w:rsid w:val="00D81CFB"/>
    <w:rsid w:val="00D82334"/>
    <w:rsid w:val="00D83333"/>
    <w:rsid w:val="00D83CE1"/>
    <w:rsid w:val="00D83DC4"/>
    <w:rsid w:val="00D84A27"/>
    <w:rsid w:val="00D86099"/>
    <w:rsid w:val="00D86D83"/>
    <w:rsid w:val="00D87B97"/>
    <w:rsid w:val="00D87F6A"/>
    <w:rsid w:val="00D905E9"/>
    <w:rsid w:val="00D91E53"/>
    <w:rsid w:val="00D9562A"/>
    <w:rsid w:val="00D95AB3"/>
    <w:rsid w:val="00D967A5"/>
    <w:rsid w:val="00D9726B"/>
    <w:rsid w:val="00DA2CB1"/>
    <w:rsid w:val="00DA32BE"/>
    <w:rsid w:val="00DA35BC"/>
    <w:rsid w:val="00DA4318"/>
    <w:rsid w:val="00DA6F84"/>
    <w:rsid w:val="00DB0AC9"/>
    <w:rsid w:val="00DB2540"/>
    <w:rsid w:val="00DB41CD"/>
    <w:rsid w:val="00DB65E4"/>
    <w:rsid w:val="00DB6C73"/>
    <w:rsid w:val="00DB7A03"/>
    <w:rsid w:val="00DC0662"/>
    <w:rsid w:val="00DC0F45"/>
    <w:rsid w:val="00DC1A98"/>
    <w:rsid w:val="00DC2142"/>
    <w:rsid w:val="00DD078E"/>
    <w:rsid w:val="00DD27DE"/>
    <w:rsid w:val="00DD57AA"/>
    <w:rsid w:val="00DD6262"/>
    <w:rsid w:val="00DE0126"/>
    <w:rsid w:val="00DE218A"/>
    <w:rsid w:val="00DE26E6"/>
    <w:rsid w:val="00DE3D41"/>
    <w:rsid w:val="00DE58B8"/>
    <w:rsid w:val="00DE621B"/>
    <w:rsid w:val="00DE6A73"/>
    <w:rsid w:val="00DE7343"/>
    <w:rsid w:val="00DF01FA"/>
    <w:rsid w:val="00DF13F7"/>
    <w:rsid w:val="00DF3BC3"/>
    <w:rsid w:val="00DF4063"/>
    <w:rsid w:val="00DF44BC"/>
    <w:rsid w:val="00DF6912"/>
    <w:rsid w:val="00DF6CC3"/>
    <w:rsid w:val="00E00DE9"/>
    <w:rsid w:val="00E01680"/>
    <w:rsid w:val="00E01A36"/>
    <w:rsid w:val="00E0270D"/>
    <w:rsid w:val="00E04A4C"/>
    <w:rsid w:val="00E04A8B"/>
    <w:rsid w:val="00E054D8"/>
    <w:rsid w:val="00E05647"/>
    <w:rsid w:val="00E057AC"/>
    <w:rsid w:val="00E05CE3"/>
    <w:rsid w:val="00E112BB"/>
    <w:rsid w:val="00E11D00"/>
    <w:rsid w:val="00E1288A"/>
    <w:rsid w:val="00E12DF2"/>
    <w:rsid w:val="00E14957"/>
    <w:rsid w:val="00E20326"/>
    <w:rsid w:val="00E22740"/>
    <w:rsid w:val="00E24D7B"/>
    <w:rsid w:val="00E259D3"/>
    <w:rsid w:val="00E26921"/>
    <w:rsid w:val="00E26BC0"/>
    <w:rsid w:val="00E32540"/>
    <w:rsid w:val="00E339D8"/>
    <w:rsid w:val="00E3406D"/>
    <w:rsid w:val="00E34E3A"/>
    <w:rsid w:val="00E35F1D"/>
    <w:rsid w:val="00E36A42"/>
    <w:rsid w:val="00E431AD"/>
    <w:rsid w:val="00E43B71"/>
    <w:rsid w:val="00E45C4C"/>
    <w:rsid w:val="00E46110"/>
    <w:rsid w:val="00E4625A"/>
    <w:rsid w:val="00E47121"/>
    <w:rsid w:val="00E56F0D"/>
    <w:rsid w:val="00E5741C"/>
    <w:rsid w:val="00E57F4B"/>
    <w:rsid w:val="00E6096A"/>
    <w:rsid w:val="00E62F86"/>
    <w:rsid w:val="00E66CF2"/>
    <w:rsid w:val="00E6781B"/>
    <w:rsid w:val="00E67B9B"/>
    <w:rsid w:val="00E7007A"/>
    <w:rsid w:val="00E7149F"/>
    <w:rsid w:val="00E73DDF"/>
    <w:rsid w:val="00E7434D"/>
    <w:rsid w:val="00E74372"/>
    <w:rsid w:val="00E74837"/>
    <w:rsid w:val="00E773C2"/>
    <w:rsid w:val="00E84E9E"/>
    <w:rsid w:val="00E85EAA"/>
    <w:rsid w:val="00E86972"/>
    <w:rsid w:val="00E90ED7"/>
    <w:rsid w:val="00E91620"/>
    <w:rsid w:val="00E91A76"/>
    <w:rsid w:val="00E92A5A"/>
    <w:rsid w:val="00E93369"/>
    <w:rsid w:val="00E933FD"/>
    <w:rsid w:val="00E93AEF"/>
    <w:rsid w:val="00E93D6E"/>
    <w:rsid w:val="00E94A3D"/>
    <w:rsid w:val="00E9518B"/>
    <w:rsid w:val="00EA0CB5"/>
    <w:rsid w:val="00EA19BF"/>
    <w:rsid w:val="00EA27BE"/>
    <w:rsid w:val="00EA328D"/>
    <w:rsid w:val="00EA5C06"/>
    <w:rsid w:val="00EA756F"/>
    <w:rsid w:val="00EB1362"/>
    <w:rsid w:val="00EB187B"/>
    <w:rsid w:val="00EB2057"/>
    <w:rsid w:val="00EB335E"/>
    <w:rsid w:val="00EB5E50"/>
    <w:rsid w:val="00EB69AB"/>
    <w:rsid w:val="00EB6BAD"/>
    <w:rsid w:val="00EB6DB0"/>
    <w:rsid w:val="00EB74FE"/>
    <w:rsid w:val="00EC103E"/>
    <w:rsid w:val="00EC1AA3"/>
    <w:rsid w:val="00EC220E"/>
    <w:rsid w:val="00EC261D"/>
    <w:rsid w:val="00EC3136"/>
    <w:rsid w:val="00EC36F3"/>
    <w:rsid w:val="00EC5AEE"/>
    <w:rsid w:val="00EC733F"/>
    <w:rsid w:val="00ED034A"/>
    <w:rsid w:val="00ED08A8"/>
    <w:rsid w:val="00EE2CC7"/>
    <w:rsid w:val="00EE3675"/>
    <w:rsid w:val="00EE36AE"/>
    <w:rsid w:val="00EE664A"/>
    <w:rsid w:val="00EE7D1F"/>
    <w:rsid w:val="00EF01A1"/>
    <w:rsid w:val="00EF169C"/>
    <w:rsid w:val="00EF1EFC"/>
    <w:rsid w:val="00EF447D"/>
    <w:rsid w:val="00EF489A"/>
    <w:rsid w:val="00EF5B98"/>
    <w:rsid w:val="00EF692F"/>
    <w:rsid w:val="00EF737D"/>
    <w:rsid w:val="00EF781F"/>
    <w:rsid w:val="00EF7E93"/>
    <w:rsid w:val="00F00967"/>
    <w:rsid w:val="00F02202"/>
    <w:rsid w:val="00F02628"/>
    <w:rsid w:val="00F02B0E"/>
    <w:rsid w:val="00F03E97"/>
    <w:rsid w:val="00F04774"/>
    <w:rsid w:val="00F0490B"/>
    <w:rsid w:val="00F04E17"/>
    <w:rsid w:val="00F10A16"/>
    <w:rsid w:val="00F1207E"/>
    <w:rsid w:val="00F130BB"/>
    <w:rsid w:val="00F13BAD"/>
    <w:rsid w:val="00F161EB"/>
    <w:rsid w:val="00F16A0E"/>
    <w:rsid w:val="00F208E1"/>
    <w:rsid w:val="00F2235C"/>
    <w:rsid w:val="00F247CF"/>
    <w:rsid w:val="00F250B8"/>
    <w:rsid w:val="00F26792"/>
    <w:rsid w:val="00F269CF"/>
    <w:rsid w:val="00F26FCF"/>
    <w:rsid w:val="00F3042C"/>
    <w:rsid w:val="00F305D8"/>
    <w:rsid w:val="00F317C0"/>
    <w:rsid w:val="00F4253B"/>
    <w:rsid w:val="00F42699"/>
    <w:rsid w:val="00F434FA"/>
    <w:rsid w:val="00F436A6"/>
    <w:rsid w:val="00F43CE6"/>
    <w:rsid w:val="00F43DB5"/>
    <w:rsid w:val="00F44D1F"/>
    <w:rsid w:val="00F4518B"/>
    <w:rsid w:val="00F45F88"/>
    <w:rsid w:val="00F50AE0"/>
    <w:rsid w:val="00F52412"/>
    <w:rsid w:val="00F52A2B"/>
    <w:rsid w:val="00F54C6F"/>
    <w:rsid w:val="00F54FA0"/>
    <w:rsid w:val="00F55160"/>
    <w:rsid w:val="00F55614"/>
    <w:rsid w:val="00F56178"/>
    <w:rsid w:val="00F56F11"/>
    <w:rsid w:val="00F577F2"/>
    <w:rsid w:val="00F60A40"/>
    <w:rsid w:val="00F629C0"/>
    <w:rsid w:val="00F62ACB"/>
    <w:rsid w:val="00F66232"/>
    <w:rsid w:val="00F66D31"/>
    <w:rsid w:val="00F66E43"/>
    <w:rsid w:val="00F67415"/>
    <w:rsid w:val="00F67BC1"/>
    <w:rsid w:val="00F70548"/>
    <w:rsid w:val="00F70A50"/>
    <w:rsid w:val="00F719FE"/>
    <w:rsid w:val="00F72AD9"/>
    <w:rsid w:val="00F7417D"/>
    <w:rsid w:val="00F74325"/>
    <w:rsid w:val="00F74782"/>
    <w:rsid w:val="00F747A7"/>
    <w:rsid w:val="00F751B3"/>
    <w:rsid w:val="00F77C09"/>
    <w:rsid w:val="00F814E1"/>
    <w:rsid w:val="00F815F8"/>
    <w:rsid w:val="00F832F1"/>
    <w:rsid w:val="00F83943"/>
    <w:rsid w:val="00F83B35"/>
    <w:rsid w:val="00F84A9E"/>
    <w:rsid w:val="00F8571A"/>
    <w:rsid w:val="00F864F8"/>
    <w:rsid w:val="00F870C8"/>
    <w:rsid w:val="00F910CA"/>
    <w:rsid w:val="00F910E8"/>
    <w:rsid w:val="00F91E00"/>
    <w:rsid w:val="00F929FA"/>
    <w:rsid w:val="00F94023"/>
    <w:rsid w:val="00F941BA"/>
    <w:rsid w:val="00F95591"/>
    <w:rsid w:val="00F96A03"/>
    <w:rsid w:val="00F9719B"/>
    <w:rsid w:val="00FA13BE"/>
    <w:rsid w:val="00FA3D51"/>
    <w:rsid w:val="00FA466D"/>
    <w:rsid w:val="00FA4861"/>
    <w:rsid w:val="00FA6F00"/>
    <w:rsid w:val="00FA7504"/>
    <w:rsid w:val="00FA79AC"/>
    <w:rsid w:val="00FB0185"/>
    <w:rsid w:val="00FB1952"/>
    <w:rsid w:val="00FB3328"/>
    <w:rsid w:val="00FB54A0"/>
    <w:rsid w:val="00FB57D1"/>
    <w:rsid w:val="00FB72AD"/>
    <w:rsid w:val="00FC00C1"/>
    <w:rsid w:val="00FC462F"/>
    <w:rsid w:val="00FC4AA5"/>
    <w:rsid w:val="00FC4CE0"/>
    <w:rsid w:val="00FD07A5"/>
    <w:rsid w:val="00FD1604"/>
    <w:rsid w:val="00FD16FB"/>
    <w:rsid w:val="00FD1E1D"/>
    <w:rsid w:val="00FD1FA1"/>
    <w:rsid w:val="00FD3806"/>
    <w:rsid w:val="00FD41CD"/>
    <w:rsid w:val="00FD5682"/>
    <w:rsid w:val="00FD58C4"/>
    <w:rsid w:val="00FD5980"/>
    <w:rsid w:val="00FD5DBA"/>
    <w:rsid w:val="00FD6420"/>
    <w:rsid w:val="00FD68C8"/>
    <w:rsid w:val="00FD7184"/>
    <w:rsid w:val="00FE1324"/>
    <w:rsid w:val="00FE16E3"/>
    <w:rsid w:val="00FE20E9"/>
    <w:rsid w:val="00FE239B"/>
    <w:rsid w:val="00FE4596"/>
    <w:rsid w:val="00FE4B9B"/>
    <w:rsid w:val="00FE51F2"/>
    <w:rsid w:val="00FE559F"/>
    <w:rsid w:val="00FE6784"/>
    <w:rsid w:val="00FE6BDB"/>
    <w:rsid w:val="00FE7986"/>
    <w:rsid w:val="00FE7A45"/>
    <w:rsid w:val="00FF0197"/>
    <w:rsid w:val="00FF23FE"/>
    <w:rsid w:val="00FF38DC"/>
    <w:rsid w:val="00FF456E"/>
    <w:rsid w:val="00FF4C23"/>
    <w:rsid w:val="00FF4D13"/>
    <w:rsid w:val="00FF7D51"/>
    <w:rsid w:val="01258219"/>
    <w:rsid w:val="01DA0A85"/>
    <w:rsid w:val="0329A08D"/>
    <w:rsid w:val="0366B22B"/>
    <w:rsid w:val="051C63B9"/>
    <w:rsid w:val="054EB485"/>
    <w:rsid w:val="0665683E"/>
    <w:rsid w:val="068D95F5"/>
    <w:rsid w:val="06FC0F0C"/>
    <w:rsid w:val="072FA56E"/>
    <w:rsid w:val="096E2016"/>
    <w:rsid w:val="097BEC78"/>
    <w:rsid w:val="09DC3588"/>
    <w:rsid w:val="0A99C192"/>
    <w:rsid w:val="0B3A6D44"/>
    <w:rsid w:val="0B3F3002"/>
    <w:rsid w:val="0E1CF348"/>
    <w:rsid w:val="0F819E08"/>
    <w:rsid w:val="0FA4F1B3"/>
    <w:rsid w:val="0FC408B3"/>
    <w:rsid w:val="100FA4F9"/>
    <w:rsid w:val="1136FC0C"/>
    <w:rsid w:val="11C285D6"/>
    <w:rsid w:val="1394662C"/>
    <w:rsid w:val="13F22D99"/>
    <w:rsid w:val="14C27525"/>
    <w:rsid w:val="16D70A49"/>
    <w:rsid w:val="17DF97D6"/>
    <w:rsid w:val="1957753D"/>
    <w:rsid w:val="1AA17AE0"/>
    <w:rsid w:val="1AEA532F"/>
    <w:rsid w:val="1B573340"/>
    <w:rsid w:val="1BC23BE3"/>
    <w:rsid w:val="1BD996E9"/>
    <w:rsid w:val="1CCE5BF3"/>
    <w:rsid w:val="1D7A1800"/>
    <w:rsid w:val="23377D04"/>
    <w:rsid w:val="24E7CABB"/>
    <w:rsid w:val="24F34606"/>
    <w:rsid w:val="24FE2E58"/>
    <w:rsid w:val="25A171B8"/>
    <w:rsid w:val="26A1849C"/>
    <w:rsid w:val="280BA6EB"/>
    <w:rsid w:val="282A585F"/>
    <w:rsid w:val="283008C9"/>
    <w:rsid w:val="2C2B2BE7"/>
    <w:rsid w:val="2CC94C91"/>
    <w:rsid w:val="2D48FD40"/>
    <w:rsid w:val="2D8DEB02"/>
    <w:rsid w:val="2E6D5C8C"/>
    <w:rsid w:val="2E9EE29E"/>
    <w:rsid w:val="2FD660EE"/>
    <w:rsid w:val="2FF2606F"/>
    <w:rsid w:val="301EC4A3"/>
    <w:rsid w:val="33485285"/>
    <w:rsid w:val="360FC147"/>
    <w:rsid w:val="36A3EB27"/>
    <w:rsid w:val="36BDD244"/>
    <w:rsid w:val="3746D660"/>
    <w:rsid w:val="3780CC5C"/>
    <w:rsid w:val="37E9C0C4"/>
    <w:rsid w:val="385B7DD3"/>
    <w:rsid w:val="39069833"/>
    <w:rsid w:val="3926C423"/>
    <w:rsid w:val="3B210191"/>
    <w:rsid w:val="3CE81D1C"/>
    <w:rsid w:val="3D294C6D"/>
    <w:rsid w:val="3E12FE85"/>
    <w:rsid w:val="3FD91A18"/>
    <w:rsid w:val="4096D836"/>
    <w:rsid w:val="411166E3"/>
    <w:rsid w:val="422746A5"/>
    <w:rsid w:val="4264C422"/>
    <w:rsid w:val="42973ED1"/>
    <w:rsid w:val="43A3E182"/>
    <w:rsid w:val="43F81289"/>
    <w:rsid w:val="447555D7"/>
    <w:rsid w:val="44F8981A"/>
    <w:rsid w:val="457137DC"/>
    <w:rsid w:val="45F52517"/>
    <w:rsid w:val="47B95882"/>
    <w:rsid w:val="47BD205D"/>
    <w:rsid w:val="485663BF"/>
    <w:rsid w:val="48729DEC"/>
    <w:rsid w:val="48C89DE5"/>
    <w:rsid w:val="4B212286"/>
    <w:rsid w:val="4B428D9F"/>
    <w:rsid w:val="4C7B4B2D"/>
    <w:rsid w:val="4CE52A12"/>
    <w:rsid w:val="4DA7D72B"/>
    <w:rsid w:val="506D4698"/>
    <w:rsid w:val="53E1080C"/>
    <w:rsid w:val="55A21738"/>
    <w:rsid w:val="56D67B90"/>
    <w:rsid w:val="595B86C5"/>
    <w:rsid w:val="5A9389E8"/>
    <w:rsid w:val="5B3AD977"/>
    <w:rsid w:val="5B3EDE15"/>
    <w:rsid w:val="5BB2016F"/>
    <w:rsid w:val="5C47266A"/>
    <w:rsid w:val="5DADC25E"/>
    <w:rsid w:val="5DF67832"/>
    <w:rsid w:val="5E66EB57"/>
    <w:rsid w:val="6525F519"/>
    <w:rsid w:val="66029442"/>
    <w:rsid w:val="6632905D"/>
    <w:rsid w:val="67462278"/>
    <w:rsid w:val="67DF9F22"/>
    <w:rsid w:val="6A7626B7"/>
    <w:rsid w:val="6AF1B406"/>
    <w:rsid w:val="6AF6D6F5"/>
    <w:rsid w:val="6B226C1A"/>
    <w:rsid w:val="6B626D29"/>
    <w:rsid w:val="6BAA2FFB"/>
    <w:rsid w:val="6BE50B15"/>
    <w:rsid w:val="6BF8839D"/>
    <w:rsid w:val="6D3AC6E7"/>
    <w:rsid w:val="6E268838"/>
    <w:rsid w:val="6F070FF2"/>
    <w:rsid w:val="720A6DF7"/>
    <w:rsid w:val="7248B648"/>
    <w:rsid w:val="73675A83"/>
    <w:rsid w:val="73B1E054"/>
    <w:rsid w:val="74013D17"/>
    <w:rsid w:val="74DE3AE6"/>
    <w:rsid w:val="7500B694"/>
    <w:rsid w:val="7590A79E"/>
    <w:rsid w:val="76277440"/>
    <w:rsid w:val="7654FC26"/>
    <w:rsid w:val="768CC3AC"/>
    <w:rsid w:val="770C3CD6"/>
    <w:rsid w:val="7C1A32A0"/>
    <w:rsid w:val="7C7649B2"/>
    <w:rsid w:val="7C8155AD"/>
    <w:rsid w:val="7CB1C459"/>
    <w:rsid w:val="7D0BC846"/>
    <w:rsid w:val="7E9D2364"/>
    <w:rsid w:val="7ED3A2B1"/>
    <w:rsid w:val="7F28118B"/>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0FA2800"/>
  <w15:chartTrackingRefBased/>
  <w15:docId w15:val="{B3CD13C3-0E5E-4B4F-A06B-D7EA09354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449"/>
    <w:pPr>
      <w:spacing w:after="0" w:line="240" w:lineRule="auto"/>
      <w:jc w:val="both"/>
    </w:pPr>
    <w:rPr>
      <w:rFonts w:ascii="Times New Roman" w:eastAsia="MS Mincho" w:hAnsi="Times New Roman" w:cs="Times New Roman"/>
      <w:sz w:val="24"/>
      <w:szCs w:val="24"/>
      <w:lang w:val="en-US"/>
    </w:rPr>
  </w:style>
  <w:style w:type="paragraph" w:styleId="Heading1">
    <w:name w:val="heading 1"/>
    <w:basedOn w:val="Normal"/>
    <w:next w:val="Normal"/>
    <w:link w:val="Heading1Char"/>
    <w:qFormat/>
    <w:rsid w:val="00146A62"/>
    <w:pPr>
      <w:keepNext/>
      <w:numPr>
        <w:numId w:val="18"/>
      </w:numPr>
      <w:spacing w:before="600" w:after="60"/>
      <w:ind w:left="360" w:hanging="360"/>
      <w:jc w:val="left"/>
      <w:outlineLvl w:val="0"/>
    </w:pPr>
    <w:rPr>
      <w:rFonts w:ascii="Arial" w:eastAsia="Batang" w:hAnsi="Arial" w:cs="Arial"/>
      <w:b/>
      <w:bCs/>
      <w:kern w:val="32"/>
      <w:sz w:val="28"/>
      <w:szCs w:val="32"/>
    </w:rPr>
  </w:style>
  <w:style w:type="paragraph" w:styleId="Heading2">
    <w:name w:val="heading 2"/>
    <w:basedOn w:val="Normal"/>
    <w:next w:val="Normal"/>
    <w:link w:val="Heading2Char"/>
    <w:qFormat/>
    <w:rsid w:val="00146A62"/>
    <w:pPr>
      <w:keepNext/>
      <w:numPr>
        <w:ilvl w:val="1"/>
        <w:numId w:val="18"/>
      </w:numPr>
      <w:spacing w:before="300" w:after="60"/>
      <w:ind w:left="227" w:hanging="227"/>
      <w:jc w:val="left"/>
      <w:outlineLvl w:val="1"/>
    </w:pPr>
    <w:rPr>
      <w:rFonts w:ascii="Arial" w:eastAsia="Batang" w:hAnsi="Arial" w:cs="Arial"/>
      <w:b/>
      <w:bCs/>
      <w:iCs/>
      <w:szCs w:val="28"/>
    </w:rPr>
  </w:style>
  <w:style w:type="paragraph" w:styleId="Heading3">
    <w:name w:val="heading 3"/>
    <w:basedOn w:val="Normal"/>
    <w:next w:val="Normal"/>
    <w:link w:val="Heading3Char"/>
    <w:qFormat/>
    <w:rsid w:val="00146A62"/>
    <w:pPr>
      <w:keepNext/>
      <w:numPr>
        <w:ilvl w:val="2"/>
        <w:numId w:val="18"/>
      </w:numPr>
      <w:spacing w:before="240" w:after="60"/>
      <w:ind w:left="1224" w:hanging="504"/>
      <w:outlineLvl w:val="2"/>
    </w:pPr>
    <w:rPr>
      <w:rFonts w:ascii="Arial" w:eastAsia="Batang" w:hAnsi="Arial" w:cs="Arial"/>
      <w:b/>
      <w:bCs/>
      <w:sz w:val="26"/>
      <w:szCs w:val="26"/>
    </w:rPr>
  </w:style>
  <w:style w:type="paragraph" w:styleId="Heading4">
    <w:name w:val="heading 4"/>
    <w:basedOn w:val="Normal"/>
    <w:next w:val="Normal"/>
    <w:link w:val="Heading4Char"/>
    <w:qFormat/>
    <w:rsid w:val="004879F3"/>
    <w:pPr>
      <w:keepNext/>
      <w:numPr>
        <w:ilvl w:val="3"/>
        <w:numId w:val="4"/>
      </w:numPr>
      <w:spacing w:before="240" w:after="60"/>
      <w:outlineLvl w:val="3"/>
    </w:pPr>
    <w:rPr>
      <w:rFonts w:eastAsia="Batang"/>
      <w:b/>
      <w:bCs/>
      <w:sz w:val="28"/>
      <w:szCs w:val="28"/>
    </w:rPr>
  </w:style>
  <w:style w:type="paragraph" w:styleId="Heading5">
    <w:name w:val="heading 5"/>
    <w:basedOn w:val="Normal"/>
    <w:next w:val="Normal"/>
    <w:link w:val="Heading5Char"/>
    <w:qFormat/>
    <w:rsid w:val="004879F3"/>
    <w:pPr>
      <w:numPr>
        <w:ilvl w:val="4"/>
        <w:numId w:val="4"/>
      </w:numPr>
      <w:spacing w:before="240" w:after="60"/>
      <w:outlineLvl w:val="4"/>
    </w:pPr>
    <w:rPr>
      <w:rFonts w:eastAsia="Batang"/>
      <w:b/>
      <w:bCs/>
      <w:i/>
      <w:iCs/>
      <w:sz w:val="26"/>
      <w:szCs w:val="26"/>
    </w:rPr>
  </w:style>
  <w:style w:type="paragraph" w:styleId="Heading6">
    <w:name w:val="heading 6"/>
    <w:basedOn w:val="Normal"/>
    <w:next w:val="Normal"/>
    <w:link w:val="Heading6Char"/>
    <w:qFormat/>
    <w:rsid w:val="004879F3"/>
    <w:pPr>
      <w:numPr>
        <w:ilvl w:val="5"/>
        <w:numId w:val="4"/>
      </w:numPr>
      <w:spacing w:before="240" w:after="60"/>
      <w:outlineLvl w:val="5"/>
    </w:pPr>
    <w:rPr>
      <w:rFonts w:eastAsia="Batang"/>
      <w:b/>
      <w:bCs/>
      <w:sz w:val="22"/>
      <w:szCs w:val="22"/>
    </w:rPr>
  </w:style>
  <w:style w:type="paragraph" w:styleId="Heading7">
    <w:name w:val="heading 7"/>
    <w:basedOn w:val="Normal"/>
    <w:next w:val="Normal"/>
    <w:link w:val="Heading7Char"/>
    <w:qFormat/>
    <w:rsid w:val="004879F3"/>
    <w:pPr>
      <w:numPr>
        <w:ilvl w:val="6"/>
        <w:numId w:val="4"/>
      </w:numPr>
      <w:spacing w:before="240" w:after="60"/>
      <w:outlineLvl w:val="6"/>
    </w:pPr>
    <w:rPr>
      <w:rFonts w:eastAsia="Batang"/>
    </w:rPr>
  </w:style>
  <w:style w:type="paragraph" w:styleId="Heading8">
    <w:name w:val="heading 8"/>
    <w:basedOn w:val="Normal"/>
    <w:next w:val="Normal"/>
    <w:link w:val="Heading8Char"/>
    <w:qFormat/>
    <w:rsid w:val="004879F3"/>
    <w:pPr>
      <w:numPr>
        <w:ilvl w:val="7"/>
        <w:numId w:val="4"/>
      </w:numPr>
      <w:spacing w:before="240" w:after="60"/>
      <w:outlineLvl w:val="7"/>
    </w:pPr>
    <w:rPr>
      <w:rFonts w:eastAsia="Batang"/>
      <w:i/>
      <w:iCs/>
    </w:rPr>
  </w:style>
  <w:style w:type="paragraph" w:styleId="Heading9">
    <w:name w:val="heading 9"/>
    <w:basedOn w:val="Normal"/>
    <w:next w:val="Normal"/>
    <w:link w:val="Heading9Char"/>
    <w:rsid w:val="004879F3"/>
    <w:pPr>
      <w:numPr>
        <w:ilvl w:val="8"/>
        <w:numId w:val="4"/>
      </w:numPr>
      <w:spacing w:before="240" w:after="60"/>
      <w:outlineLvl w:val="8"/>
    </w:pPr>
    <w:rPr>
      <w:rFonts w:ascii="Arial" w:eastAsia="Batang"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1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60C89"/>
    <w:rPr>
      <w:color w:val="808080"/>
    </w:rPr>
  </w:style>
  <w:style w:type="character" w:customStyle="1" w:styleId="Heading1Char">
    <w:name w:val="Heading 1 Char"/>
    <w:basedOn w:val="DefaultParagraphFont"/>
    <w:link w:val="Heading1"/>
    <w:rsid w:val="00146A62"/>
    <w:rPr>
      <w:rFonts w:ascii="Arial" w:eastAsia="Batang" w:hAnsi="Arial" w:cs="Arial"/>
      <w:b/>
      <w:bCs/>
      <w:kern w:val="32"/>
      <w:sz w:val="28"/>
      <w:szCs w:val="32"/>
      <w:lang w:val="en-US"/>
    </w:rPr>
  </w:style>
  <w:style w:type="character" w:customStyle="1" w:styleId="Heading2Char">
    <w:name w:val="Heading 2 Char"/>
    <w:basedOn w:val="DefaultParagraphFont"/>
    <w:link w:val="Heading2"/>
    <w:rsid w:val="00146A62"/>
    <w:rPr>
      <w:rFonts w:ascii="Arial" w:eastAsia="Batang" w:hAnsi="Arial" w:cs="Arial"/>
      <w:b/>
      <w:bCs/>
      <w:iCs/>
      <w:sz w:val="24"/>
      <w:szCs w:val="28"/>
      <w:lang w:val="en-US"/>
    </w:rPr>
  </w:style>
  <w:style w:type="character" w:customStyle="1" w:styleId="Heading3Char">
    <w:name w:val="Heading 3 Char"/>
    <w:basedOn w:val="DefaultParagraphFont"/>
    <w:link w:val="Heading3"/>
    <w:rsid w:val="00146A62"/>
    <w:rPr>
      <w:rFonts w:ascii="Arial" w:eastAsia="Batang" w:hAnsi="Arial" w:cs="Arial"/>
      <w:b/>
      <w:bCs/>
      <w:sz w:val="26"/>
      <w:szCs w:val="26"/>
      <w:lang w:val="en-US"/>
    </w:rPr>
  </w:style>
  <w:style w:type="numbering" w:customStyle="1" w:styleId="Headings">
    <w:name w:val="Headings"/>
    <w:uiPriority w:val="99"/>
    <w:rsid w:val="00146A62"/>
    <w:pPr>
      <w:numPr>
        <w:numId w:val="1"/>
      </w:numPr>
    </w:pPr>
  </w:style>
  <w:style w:type="paragraph" w:styleId="Caption">
    <w:name w:val="caption"/>
    <w:basedOn w:val="Normal"/>
    <w:next w:val="Normal"/>
    <w:uiPriority w:val="35"/>
    <w:unhideWhenUsed/>
    <w:qFormat/>
    <w:rsid w:val="00537566"/>
    <w:pPr>
      <w:spacing w:after="200"/>
    </w:pPr>
    <w:rPr>
      <w:i/>
      <w:iCs/>
      <w:color w:val="44546A" w:themeColor="text2"/>
      <w:sz w:val="18"/>
      <w:szCs w:val="18"/>
    </w:rPr>
  </w:style>
  <w:style w:type="paragraph" w:customStyle="1" w:styleId="Reference">
    <w:name w:val="Reference"/>
    <w:basedOn w:val="Normal"/>
    <w:link w:val="ReferenceChar"/>
    <w:qFormat/>
    <w:rsid w:val="00884457"/>
    <w:pPr>
      <w:numPr>
        <w:numId w:val="3"/>
      </w:numPr>
      <w:spacing w:after="100"/>
    </w:pPr>
    <w:rPr>
      <w:rFonts w:eastAsia="Batang"/>
      <w:sz w:val="22"/>
      <w:szCs w:val="22"/>
    </w:rPr>
  </w:style>
  <w:style w:type="character" w:customStyle="1" w:styleId="ReferenceChar">
    <w:name w:val="Reference Char"/>
    <w:basedOn w:val="DefaultParagraphFont"/>
    <w:link w:val="Reference"/>
    <w:rsid w:val="00884457"/>
    <w:rPr>
      <w:rFonts w:ascii="Times New Roman" w:eastAsia="Batang" w:hAnsi="Times New Roman" w:cs="Times New Roman"/>
      <w:lang w:val="en-US"/>
    </w:rPr>
  </w:style>
  <w:style w:type="character" w:customStyle="1" w:styleId="Heading4Char">
    <w:name w:val="Heading 4 Char"/>
    <w:basedOn w:val="DefaultParagraphFont"/>
    <w:link w:val="Heading4"/>
    <w:rsid w:val="004879F3"/>
    <w:rPr>
      <w:rFonts w:ascii="Times New Roman" w:eastAsia="Batang" w:hAnsi="Times New Roman" w:cs="Times New Roman"/>
      <w:b/>
      <w:bCs/>
      <w:sz w:val="28"/>
      <w:szCs w:val="28"/>
      <w:lang w:val="en-US"/>
    </w:rPr>
  </w:style>
  <w:style w:type="character" w:customStyle="1" w:styleId="Heading5Char">
    <w:name w:val="Heading 5 Char"/>
    <w:basedOn w:val="DefaultParagraphFont"/>
    <w:link w:val="Heading5"/>
    <w:rsid w:val="004879F3"/>
    <w:rPr>
      <w:rFonts w:ascii="Times New Roman" w:eastAsia="Batang" w:hAnsi="Times New Roman" w:cs="Times New Roman"/>
      <w:b/>
      <w:bCs/>
      <w:i/>
      <w:iCs/>
      <w:sz w:val="26"/>
      <w:szCs w:val="26"/>
      <w:lang w:val="en-US"/>
    </w:rPr>
  </w:style>
  <w:style w:type="character" w:customStyle="1" w:styleId="Heading6Char">
    <w:name w:val="Heading 6 Char"/>
    <w:basedOn w:val="DefaultParagraphFont"/>
    <w:link w:val="Heading6"/>
    <w:rsid w:val="004879F3"/>
    <w:rPr>
      <w:rFonts w:ascii="Times New Roman" w:eastAsia="Batang" w:hAnsi="Times New Roman" w:cs="Times New Roman"/>
      <w:b/>
      <w:bCs/>
      <w:lang w:val="en-US"/>
    </w:rPr>
  </w:style>
  <w:style w:type="character" w:customStyle="1" w:styleId="Heading7Char">
    <w:name w:val="Heading 7 Char"/>
    <w:basedOn w:val="DefaultParagraphFont"/>
    <w:link w:val="Heading7"/>
    <w:rsid w:val="004879F3"/>
    <w:rPr>
      <w:rFonts w:ascii="Times New Roman" w:eastAsia="Batang" w:hAnsi="Times New Roman" w:cs="Times New Roman"/>
      <w:sz w:val="24"/>
      <w:szCs w:val="24"/>
      <w:lang w:val="en-US"/>
    </w:rPr>
  </w:style>
  <w:style w:type="character" w:customStyle="1" w:styleId="Heading8Char">
    <w:name w:val="Heading 8 Char"/>
    <w:basedOn w:val="DefaultParagraphFont"/>
    <w:link w:val="Heading8"/>
    <w:rsid w:val="004879F3"/>
    <w:rPr>
      <w:rFonts w:ascii="Times New Roman" w:eastAsia="Batang" w:hAnsi="Times New Roman" w:cs="Times New Roman"/>
      <w:i/>
      <w:iCs/>
      <w:sz w:val="24"/>
      <w:szCs w:val="24"/>
      <w:lang w:val="en-US"/>
    </w:rPr>
  </w:style>
  <w:style w:type="character" w:customStyle="1" w:styleId="Heading9Char">
    <w:name w:val="Heading 9 Char"/>
    <w:basedOn w:val="DefaultParagraphFont"/>
    <w:link w:val="Heading9"/>
    <w:rsid w:val="004879F3"/>
    <w:rPr>
      <w:rFonts w:ascii="Arial" w:eastAsia="Batang" w:hAnsi="Arial" w:cs="Arial"/>
      <w:lang w:val="en-US"/>
    </w:rPr>
  </w:style>
  <w:style w:type="character" w:styleId="Hyperlink">
    <w:name w:val="Hyperlink"/>
    <w:rsid w:val="00C46A5F"/>
    <w:rPr>
      <w:color w:val="0000FF"/>
      <w:u w:val="single"/>
    </w:rPr>
  </w:style>
  <w:style w:type="paragraph" w:styleId="ListParagraph">
    <w:name w:val="List Paragraph"/>
    <w:basedOn w:val="Normal"/>
    <w:uiPriority w:val="34"/>
    <w:qFormat/>
    <w:rsid w:val="00C46A5F"/>
    <w:pPr>
      <w:spacing w:after="200" w:line="276" w:lineRule="auto"/>
      <w:ind w:left="720"/>
      <w:contextualSpacing/>
      <w:jc w:val="left"/>
    </w:pPr>
    <w:rPr>
      <w:rFonts w:eastAsiaTheme="minorEastAsia" w:cstheme="minorBidi"/>
      <w:sz w:val="22"/>
      <w:szCs w:val="22"/>
    </w:rPr>
  </w:style>
  <w:style w:type="character" w:styleId="CommentReference">
    <w:name w:val="annotation reference"/>
    <w:basedOn w:val="DefaultParagraphFont"/>
    <w:uiPriority w:val="99"/>
    <w:semiHidden/>
    <w:unhideWhenUsed/>
    <w:rsid w:val="00706F06"/>
    <w:rPr>
      <w:sz w:val="16"/>
      <w:szCs w:val="16"/>
    </w:rPr>
  </w:style>
  <w:style w:type="paragraph" w:styleId="CommentText">
    <w:name w:val="annotation text"/>
    <w:basedOn w:val="Normal"/>
    <w:link w:val="CommentTextChar"/>
    <w:uiPriority w:val="99"/>
    <w:unhideWhenUsed/>
    <w:rsid w:val="00706F06"/>
    <w:rPr>
      <w:sz w:val="20"/>
      <w:szCs w:val="20"/>
    </w:rPr>
  </w:style>
  <w:style w:type="character" w:customStyle="1" w:styleId="CommentTextChar">
    <w:name w:val="Comment Text Char"/>
    <w:basedOn w:val="DefaultParagraphFont"/>
    <w:link w:val="CommentText"/>
    <w:uiPriority w:val="99"/>
    <w:rsid w:val="00706F06"/>
    <w:rPr>
      <w:rFonts w:ascii="Times New Roman" w:eastAsia="MS Mincho"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06F06"/>
    <w:rPr>
      <w:b/>
      <w:bCs/>
    </w:rPr>
  </w:style>
  <w:style w:type="character" w:customStyle="1" w:styleId="CommentSubjectChar">
    <w:name w:val="Comment Subject Char"/>
    <w:basedOn w:val="CommentTextChar"/>
    <w:link w:val="CommentSubject"/>
    <w:uiPriority w:val="99"/>
    <w:semiHidden/>
    <w:rsid w:val="00706F06"/>
    <w:rPr>
      <w:rFonts w:ascii="Times New Roman" w:eastAsia="MS Mincho" w:hAnsi="Times New Roman" w:cs="Times New Roman"/>
      <w:b/>
      <w:bCs/>
      <w:sz w:val="20"/>
      <w:szCs w:val="20"/>
      <w:lang w:val="en-US"/>
    </w:rPr>
  </w:style>
  <w:style w:type="paragraph" w:styleId="BalloonText">
    <w:name w:val="Balloon Text"/>
    <w:basedOn w:val="Normal"/>
    <w:link w:val="BalloonTextChar"/>
    <w:uiPriority w:val="99"/>
    <w:semiHidden/>
    <w:unhideWhenUsed/>
    <w:rsid w:val="00706F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6F06"/>
    <w:rPr>
      <w:rFonts w:ascii="Segoe UI" w:eastAsia="MS Mincho" w:hAnsi="Segoe UI" w:cs="Segoe UI"/>
      <w:sz w:val="18"/>
      <w:szCs w:val="18"/>
      <w:lang w:val="en-US"/>
    </w:rPr>
  </w:style>
  <w:style w:type="paragraph" w:styleId="Header">
    <w:name w:val="header"/>
    <w:basedOn w:val="Normal"/>
    <w:link w:val="HeaderChar"/>
    <w:uiPriority w:val="99"/>
    <w:semiHidden/>
    <w:unhideWhenUsed/>
    <w:rsid w:val="00561605"/>
    <w:pPr>
      <w:tabs>
        <w:tab w:val="center" w:pos="4680"/>
        <w:tab w:val="right" w:pos="9360"/>
      </w:tabs>
    </w:pPr>
  </w:style>
  <w:style w:type="character" w:customStyle="1" w:styleId="HeaderChar">
    <w:name w:val="Header Char"/>
    <w:basedOn w:val="DefaultParagraphFont"/>
    <w:link w:val="Header"/>
    <w:uiPriority w:val="99"/>
    <w:semiHidden/>
    <w:rsid w:val="00561605"/>
    <w:rPr>
      <w:rFonts w:ascii="Times New Roman" w:eastAsia="MS Mincho" w:hAnsi="Times New Roman" w:cs="Times New Roman"/>
      <w:sz w:val="24"/>
      <w:szCs w:val="24"/>
      <w:lang w:val="en-US"/>
    </w:rPr>
  </w:style>
  <w:style w:type="paragraph" w:styleId="Footer">
    <w:name w:val="footer"/>
    <w:basedOn w:val="Normal"/>
    <w:link w:val="FooterChar"/>
    <w:uiPriority w:val="99"/>
    <w:semiHidden/>
    <w:unhideWhenUsed/>
    <w:rsid w:val="00561605"/>
    <w:pPr>
      <w:tabs>
        <w:tab w:val="center" w:pos="4680"/>
        <w:tab w:val="right" w:pos="9360"/>
      </w:tabs>
    </w:pPr>
  </w:style>
  <w:style w:type="character" w:customStyle="1" w:styleId="FooterChar">
    <w:name w:val="Footer Char"/>
    <w:basedOn w:val="DefaultParagraphFont"/>
    <w:link w:val="Footer"/>
    <w:uiPriority w:val="99"/>
    <w:semiHidden/>
    <w:rsid w:val="00561605"/>
    <w:rPr>
      <w:rFonts w:ascii="Times New Roman" w:eastAsia="MS Mincho" w:hAnsi="Times New Roman" w:cs="Times New Roman"/>
      <w:sz w:val="24"/>
      <w:szCs w:val="24"/>
      <w:lang w:val="en-US"/>
    </w:rPr>
  </w:style>
  <w:style w:type="character" w:styleId="UnresolvedMention">
    <w:name w:val="Unresolved Mention"/>
    <w:basedOn w:val="DefaultParagraphFont"/>
    <w:uiPriority w:val="99"/>
    <w:unhideWhenUsed/>
    <w:rsid w:val="000B6098"/>
    <w:rPr>
      <w:color w:val="605E5C"/>
      <w:shd w:val="clear" w:color="auto" w:fill="E1DFDD"/>
    </w:rPr>
  </w:style>
  <w:style w:type="paragraph" w:styleId="Bibliography">
    <w:name w:val="Bibliography"/>
    <w:basedOn w:val="Normal"/>
    <w:next w:val="Normal"/>
    <w:uiPriority w:val="37"/>
    <w:unhideWhenUsed/>
    <w:rsid w:val="002D4FA8"/>
    <w:pPr>
      <w:tabs>
        <w:tab w:val="left" w:pos="380"/>
      </w:tabs>
      <w:ind w:left="384" w:hanging="384"/>
    </w:pPr>
  </w:style>
  <w:style w:type="paragraph" w:styleId="FootnoteText">
    <w:name w:val="footnote text"/>
    <w:basedOn w:val="Normal"/>
    <w:link w:val="FootnoteTextChar"/>
    <w:uiPriority w:val="99"/>
    <w:semiHidden/>
    <w:unhideWhenUsed/>
    <w:rsid w:val="001E40BD"/>
    <w:rPr>
      <w:sz w:val="20"/>
      <w:szCs w:val="20"/>
    </w:rPr>
  </w:style>
  <w:style w:type="character" w:customStyle="1" w:styleId="FootnoteTextChar">
    <w:name w:val="Footnote Text Char"/>
    <w:basedOn w:val="DefaultParagraphFont"/>
    <w:link w:val="FootnoteText"/>
    <w:uiPriority w:val="99"/>
    <w:semiHidden/>
    <w:rsid w:val="001E40BD"/>
    <w:rPr>
      <w:rFonts w:ascii="Times New Roman" w:eastAsia="MS Mincho" w:hAnsi="Times New Roman" w:cs="Times New Roman"/>
      <w:sz w:val="20"/>
      <w:szCs w:val="20"/>
      <w:lang w:val="en-US"/>
    </w:rPr>
  </w:style>
  <w:style w:type="character" w:styleId="FootnoteReference">
    <w:name w:val="footnote reference"/>
    <w:basedOn w:val="DefaultParagraphFont"/>
    <w:uiPriority w:val="99"/>
    <w:semiHidden/>
    <w:unhideWhenUsed/>
    <w:rsid w:val="001E40BD"/>
    <w:rPr>
      <w:vertAlign w:val="superscript"/>
    </w:rPr>
  </w:style>
  <w:style w:type="character" w:styleId="FollowedHyperlink">
    <w:name w:val="FollowedHyperlink"/>
    <w:basedOn w:val="DefaultParagraphFont"/>
    <w:uiPriority w:val="99"/>
    <w:semiHidden/>
    <w:unhideWhenUsed/>
    <w:rsid w:val="00B100E3"/>
    <w:rPr>
      <w:color w:val="954F72" w:themeColor="followedHyperlink"/>
      <w:u w:val="single"/>
    </w:rPr>
  </w:style>
  <w:style w:type="paragraph" w:styleId="Revision">
    <w:name w:val="Revision"/>
    <w:hidden/>
    <w:uiPriority w:val="99"/>
    <w:semiHidden/>
    <w:rsid w:val="00A43767"/>
    <w:pPr>
      <w:spacing w:after="0" w:line="240" w:lineRule="auto"/>
    </w:pPr>
    <w:rPr>
      <w:rFonts w:ascii="Times New Roman" w:eastAsia="MS Mincho" w:hAnsi="Times New Roman" w:cs="Times New Roman"/>
      <w:sz w:val="24"/>
      <w:szCs w:val="24"/>
      <w:lang w:val="en-US"/>
    </w:rPr>
  </w:style>
  <w:style w:type="character" w:styleId="Mention">
    <w:name w:val="Mention"/>
    <w:basedOn w:val="DefaultParagraphFont"/>
    <w:uiPriority w:val="99"/>
    <w:unhideWhenUsed/>
    <w:rsid w:val="00CD6C0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467433">
      <w:bodyDiv w:val="1"/>
      <w:marLeft w:val="0"/>
      <w:marRight w:val="0"/>
      <w:marTop w:val="0"/>
      <w:marBottom w:val="0"/>
      <w:divBdr>
        <w:top w:val="none" w:sz="0" w:space="0" w:color="auto"/>
        <w:left w:val="none" w:sz="0" w:space="0" w:color="auto"/>
        <w:bottom w:val="none" w:sz="0" w:space="0" w:color="auto"/>
        <w:right w:val="none" w:sz="0" w:space="0" w:color="auto"/>
      </w:divBdr>
    </w:div>
    <w:div w:id="341587102">
      <w:bodyDiv w:val="1"/>
      <w:marLeft w:val="0"/>
      <w:marRight w:val="0"/>
      <w:marTop w:val="0"/>
      <w:marBottom w:val="0"/>
      <w:divBdr>
        <w:top w:val="none" w:sz="0" w:space="0" w:color="auto"/>
        <w:left w:val="none" w:sz="0" w:space="0" w:color="auto"/>
        <w:bottom w:val="none" w:sz="0" w:space="0" w:color="auto"/>
        <w:right w:val="none" w:sz="0" w:space="0" w:color="auto"/>
      </w:divBdr>
      <w:divsChild>
        <w:div w:id="642732665">
          <w:marLeft w:val="0"/>
          <w:marRight w:val="0"/>
          <w:marTop w:val="0"/>
          <w:marBottom w:val="0"/>
          <w:divBdr>
            <w:top w:val="none" w:sz="0" w:space="0" w:color="auto"/>
            <w:left w:val="none" w:sz="0" w:space="0" w:color="auto"/>
            <w:bottom w:val="none" w:sz="0" w:space="0" w:color="auto"/>
            <w:right w:val="none" w:sz="0" w:space="0" w:color="auto"/>
          </w:divBdr>
          <w:divsChild>
            <w:div w:id="14289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324562">
      <w:bodyDiv w:val="1"/>
      <w:marLeft w:val="0"/>
      <w:marRight w:val="0"/>
      <w:marTop w:val="0"/>
      <w:marBottom w:val="0"/>
      <w:divBdr>
        <w:top w:val="none" w:sz="0" w:space="0" w:color="auto"/>
        <w:left w:val="none" w:sz="0" w:space="0" w:color="auto"/>
        <w:bottom w:val="none" w:sz="0" w:space="0" w:color="auto"/>
        <w:right w:val="none" w:sz="0" w:space="0" w:color="auto"/>
      </w:divBdr>
    </w:div>
    <w:div w:id="457652827">
      <w:bodyDiv w:val="1"/>
      <w:marLeft w:val="0"/>
      <w:marRight w:val="0"/>
      <w:marTop w:val="0"/>
      <w:marBottom w:val="0"/>
      <w:divBdr>
        <w:top w:val="none" w:sz="0" w:space="0" w:color="auto"/>
        <w:left w:val="none" w:sz="0" w:space="0" w:color="auto"/>
        <w:bottom w:val="none" w:sz="0" w:space="0" w:color="auto"/>
        <w:right w:val="none" w:sz="0" w:space="0" w:color="auto"/>
      </w:divBdr>
      <w:divsChild>
        <w:div w:id="561991766">
          <w:marLeft w:val="0"/>
          <w:marRight w:val="0"/>
          <w:marTop w:val="0"/>
          <w:marBottom w:val="0"/>
          <w:divBdr>
            <w:top w:val="none" w:sz="0" w:space="0" w:color="auto"/>
            <w:left w:val="none" w:sz="0" w:space="0" w:color="auto"/>
            <w:bottom w:val="none" w:sz="0" w:space="0" w:color="auto"/>
            <w:right w:val="none" w:sz="0" w:space="0" w:color="auto"/>
          </w:divBdr>
        </w:div>
      </w:divsChild>
    </w:div>
    <w:div w:id="470296511">
      <w:bodyDiv w:val="1"/>
      <w:marLeft w:val="0"/>
      <w:marRight w:val="0"/>
      <w:marTop w:val="0"/>
      <w:marBottom w:val="0"/>
      <w:divBdr>
        <w:top w:val="none" w:sz="0" w:space="0" w:color="auto"/>
        <w:left w:val="none" w:sz="0" w:space="0" w:color="auto"/>
        <w:bottom w:val="none" w:sz="0" w:space="0" w:color="auto"/>
        <w:right w:val="none" w:sz="0" w:space="0" w:color="auto"/>
      </w:divBdr>
      <w:divsChild>
        <w:div w:id="1787235983">
          <w:marLeft w:val="0"/>
          <w:marRight w:val="0"/>
          <w:marTop w:val="0"/>
          <w:marBottom w:val="0"/>
          <w:divBdr>
            <w:top w:val="none" w:sz="0" w:space="0" w:color="auto"/>
            <w:left w:val="none" w:sz="0" w:space="0" w:color="auto"/>
            <w:bottom w:val="none" w:sz="0" w:space="0" w:color="auto"/>
            <w:right w:val="none" w:sz="0" w:space="0" w:color="auto"/>
          </w:divBdr>
          <w:divsChild>
            <w:div w:id="31630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395802">
      <w:bodyDiv w:val="1"/>
      <w:marLeft w:val="0"/>
      <w:marRight w:val="0"/>
      <w:marTop w:val="0"/>
      <w:marBottom w:val="0"/>
      <w:divBdr>
        <w:top w:val="none" w:sz="0" w:space="0" w:color="auto"/>
        <w:left w:val="none" w:sz="0" w:space="0" w:color="auto"/>
        <w:bottom w:val="none" w:sz="0" w:space="0" w:color="auto"/>
        <w:right w:val="none" w:sz="0" w:space="0" w:color="auto"/>
      </w:divBdr>
    </w:div>
    <w:div w:id="666051900">
      <w:bodyDiv w:val="1"/>
      <w:marLeft w:val="0"/>
      <w:marRight w:val="0"/>
      <w:marTop w:val="0"/>
      <w:marBottom w:val="0"/>
      <w:divBdr>
        <w:top w:val="none" w:sz="0" w:space="0" w:color="auto"/>
        <w:left w:val="none" w:sz="0" w:space="0" w:color="auto"/>
        <w:bottom w:val="none" w:sz="0" w:space="0" w:color="auto"/>
        <w:right w:val="none" w:sz="0" w:space="0" w:color="auto"/>
      </w:divBdr>
    </w:div>
    <w:div w:id="715157658">
      <w:bodyDiv w:val="1"/>
      <w:marLeft w:val="0"/>
      <w:marRight w:val="0"/>
      <w:marTop w:val="0"/>
      <w:marBottom w:val="0"/>
      <w:divBdr>
        <w:top w:val="none" w:sz="0" w:space="0" w:color="auto"/>
        <w:left w:val="none" w:sz="0" w:space="0" w:color="auto"/>
        <w:bottom w:val="none" w:sz="0" w:space="0" w:color="auto"/>
        <w:right w:val="none" w:sz="0" w:space="0" w:color="auto"/>
      </w:divBdr>
    </w:div>
    <w:div w:id="793793837">
      <w:bodyDiv w:val="1"/>
      <w:marLeft w:val="0"/>
      <w:marRight w:val="0"/>
      <w:marTop w:val="0"/>
      <w:marBottom w:val="0"/>
      <w:divBdr>
        <w:top w:val="none" w:sz="0" w:space="0" w:color="auto"/>
        <w:left w:val="none" w:sz="0" w:space="0" w:color="auto"/>
        <w:bottom w:val="none" w:sz="0" w:space="0" w:color="auto"/>
        <w:right w:val="none" w:sz="0" w:space="0" w:color="auto"/>
      </w:divBdr>
    </w:div>
    <w:div w:id="901452033">
      <w:bodyDiv w:val="1"/>
      <w:marLeft w:val="0"/>
      <w:marRight w:val="0"/>
      <w:marTop w:val="0"/>
      <w:marBottom w:val="0"/>
      <w:divBdr>
        <w:top w:val="none" w:sz="0" w:space="0" w:color="auto"/>
        <w:left w:val="none" w:sz="0" w:space="0" w:color="auto"/>
        <w:bottom w:val="none" w:sz="0" w:space="0" w:color="auto"/>
        <w:right w:val="none" w:sz="0" w:space="0" w:color="auto"/>
      </w:divBdr>
      <w:divsChild>
        <w:div w:id="155659038">
          <w:marLeft w:val="0"/>
          <w:marRight w:val="0"/>
          <w:marTop w:val="0"/>
          <w:marBottom w:val="0"/>
          <w:divBdr>
            <w:top w:val="none" w:sz="0" w:space="0" w:color="auto"/>
            <w:left w:val="none" w:sz="0" w:space="0" w:color="auto"/>
            <w:bottom w:val="none" w:sz="0" w:space="0" w:color="auto"/>
            <w:right w:val="none" w:sz="0" w:space="0" w:color="auto"/>
          </w:divBdr>
        </w:div>
      </w:divsChild>
    </w:div>
    <w:div w:id="910701320">
      <w:bodyDiv w:val="1"/>
      <w:marLeft w:val="0"/>
      <w:marRight w:val="0"/>
      <w:marTop w:val="0"/>
      <w:marBottom w:val="0"/>
      <w:divBdr>
        <w:top w:val="none" w:sz="0" w:space="0" w:color="auto"/>
        <w:left w:val="none" w:sz="0" w:space="0" w:color="auto"/>
        <w:bottom w:val="none" w:sz="0" w:space="0" w:color="auto"/>
        <w:right w:val="none" w:sz="0" w:space="0" w:color="auto"/>
      </w:divBdr>
      <w:divsChild>
        <w:div w:id="552272251">
          <w:marLeft w:val="0"/>
          <w:marRight w:val="0"/>
          <w:marTop w:val="0"/>
          <w:marBottom w:val="0"/>
          <w:divBdr>
            <w:top w:val="none" w:sz="0" w:space="0" w:color="auto"/>
            <w:left w:val="none" w:sz="0" w:space="0" w:color="auto"/>
            <w:bottom w:val="none" w:sz="0" w:space="0" w:color="auto"/>
            <w:right w:val="none" w:sz="0" w:space="0" w:color="auto"/>
          </w:divBdr>
        </w:div>
        <w:div w:id="828788206">
          <w:marLeft w:val="0"/>
          <w:marRight w:val="0"/>
          <w:marTop w:val="0"/>
          <w:marBottom w:val="0"/>
          <w:divBdr>
            <w:top w:val="none" w:sz="0" w:space="0" w:color="auto"/>
            <w:left w:val="none" w:sz="0" w:space="0" w:color="auto"/>
            <w:bottom w:val="none" w:sz="0" w:space="0" w:color="auto"/>
            <w:right w:val="none" w:sz="0" w:space="0" w:color="auto"/>
          </w:divBdr>
        </w:div>
        <w:div w:id="1096831693">
          <w:marLeft w:val="0"/>
          <w:marRight w:val="0"/>
          <w:marTop w:val="0"/>
          <w:marBottom w:val="0"/>
          <w:divBdr>
            <w:top w:val="none" w:sz="0" w:space="0" w:color="auto"/>
            <w:left w:val="none" w:sz="0" w:space="0" w:color="auto"/>
            <w:bottom w:val="none" w:sz="0" w:space="0" w:color="auto"/>
            <w:right w:val="none" w:sz="0" w:space="0" w:color="auto"/>
          </w:divBdr>
        </w:div>
        <w:div w:id="1098214186">
          <w:marLeft w:val="0"/>
          <w:marRight w:val="0"/>
          <w:marTop w:val="0"/>
          <w:marBottom w:val="0"/>
          <w:divBdr>
            <w:top w:val="none" w:sz="0" w:space="0" w:color="auto"/>
            <w:left w:val="none" w:sz="0" w:space="0" w:color="auto"/>
            <w:bottom w:val="none" w:sz="0" w:space="0" w:color="auto"/>
            <w:right w:val="none" w:sz="0" w:space="0" w:color="auto"/>
          </w:divBdr>
        </w:div>
        <w:div w:id="1594195077">
          <w:marLeft w:val="0"/>
          <w:marRight w:val="0"/>
          <w:marTop w:val="0"/>
          <w:marBottom w:val="0"/>
          <w:divBdr>
            <w:top w:val="none" w:sz="0" w:space="0" w:color="auto"/>
            <w:left w:val="none" w:sz="0" w:space="0" w:color="auto"/>
            <w:bottom w:val="none" w:sz="0" w:space="0" w:color="auto"/>
            <w:right w:val="none" w:sz="0" w:space="0" w:color="auto"/>
          </w:divBdr>
        </w:div>
      </w:divsChild>
    </w:div>
    <w:div w:id="923032681">
      <w:bodyDiv w:val="1"/>
      <w:marLeft w:val="0"/>
      <w:marRight w:val="0"/>
      <w:marTop w:val="0"/>
      <w:marBottom w:val="0"/>
      <w:divBdr>
        <w:top w:val="none" w:sz="0" w:space="0" w:color="auto"/>
        <w:left w:val="none" w:sz="0" w:space="0" w:color="auto"/>
        <w:bottom w:val="none" w:sz="0" w:space="0" w:color="auto"/>
        <w:right w:val="none" w:sz="0" w:space="0" w:color="auto"/>
      </w:divBdr>
      <w:divsChild>
        <w:div w:id="1741708860">
          <w:marLeft w:val="0"/>
          <w:marRight w:val="0"/>
          <w:marTop w:val="0"/>
          <w:marBottom w:val="0"/>
          <w:divBdr>
            <w:top w:val="none" w:sz="0" w:space="0" w:color="auto"/>
            <w:left w:val="none" w:sz="0" w:space="0" w:color="auto"/>
            <w:bottom w:val="none" w:sz="0" w:space="0" w:color="auto"/>
            <w:right w:val="none" w:sz="0" w:space="0" w:color="auto"/>
          </w:divBdr>
          <w:divsChild>
            <w:div w:id="89713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728443">
      <w:bodyDiv w:val="1"/>
      <w:marLeft w:val="0"/>
      <w:marRight w:val="0"/>
      <w:marTop w:val="0"/>
      <w:marBottom w:val="0"/>
      <w:divBdr>
        <w:top w:val="none" w:sz="0" w:space="0" w:color="auto"/>
        <w:left w:val="none" w:sz="0" w:space="0" w:color="auto"/>
        <w:bottom w:val="none" w:sz="0" w:space="0" w:color="auto"/>
        <w:right w:val="none" w:sz="0" w:space="0" w:color="auto"/>
      </w:divBdr>
    </w:div>
    <w:div w:id="993950584">
      <w:bodyDiv w:val="1"/>
      <w:marLeft w:val="0"/>
      <w:marRight w:val="0"/>
      <w:marTop w:val="0"/>
      <w:marBottom w:val="0"/>
      <w:divBdr>
        <w:top w:val="none" w:sz="0" w:space="0" w:color="auto"/>
        <w:left w:val="none" w:sz="0" w:space="0" w:color="auto"/>
        <w:bottom w:val="none" w:sz="0" w:space="0" w:color="auto"/>
        <w:right w:val="none" w:sz="0" w:space="0" w:color="auto"/>
      </w:divBdr>
    </w:div>
    <w:div w:id="1004089549">
      <w:bodyDiv w:val="1"/>
      <w:marLeft w:val="0"/>
      <w:marRight w:val="0"/>
      <w:marTop w:val="0"/>
      <w:marBottom w:val="0"/>
      <w:divBdr>
        <w:top w:val="none" w:sz="0" w:space="0" w:color="auto"/>
        <w:left w:val="none" w:sz="0" w:space="0" w:color="auto"/>
        <w:bottom w:val="none" w:sz="0" w:space="0" w:color="auto"/>
        <w:right w:val="none" w:sz="0" w:space="0" w:color="auto"/>
      </w:divBdr>
    </w:div>
    <w:div w:id="1128428361">
      <w:bodyDiv w:val="1"/>
      <w:marLeft w:val="0"/>
      <w:marRight w:val="0"/>
      <w:marTop w:val="0"/>
      <w:marBottom w:val="0"/>
      <w:divBdr>
        <w:top w:val="none" w:sz="0" w:space="0" w:color="auto"/>
        <w:left w:val="none" w:sz="0" w:space="0" w:color="auto"/>
        <w:bottom w:val="none" w:sz="0" w:space="0" w:color="auto"/>
        <w:right w:val="none" w:sz="0" w:space="0" w:color="auto"/>
      </w:divBdr>
      <w:divsChild>
        <w:div w:id="1328366852">
          <w:marLeft w:val="0"/>
          <w:marRight w:val="0"/>
          <w:marTop w:val="0"/>
          <w:marBottom w:val="0"/>
          <w:divBdr>
            <w:top w:val="none" w:sz="0" w:space="0" w:color="auto"/>
            <w:left w:val="none" w:sz="0" w:space="0" w:color="auto"/>
            <w:bottom w:val="none" w:sz="0" w:space="0" w:color="auto"/>
            <w:right w:val="none" w:sz="0" w:space="0" w:color="auto"/>
          </w:divBdr>
          <w:divsChild>
            <w:div w:id="200724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7400">
      <w:bodyDiv w:val="1"/>
      <w:marLeft w:val="0"/>
      <w:marRight w:val="0"/>
      <w:marTop w:val="0"/>
      <w:marBottom w:val="0"/>
      <w:divBdr>
        <w:top w:val="none" w:sz="0" w:space="0" w:color="auto"/>
        <w:left w:val="none" w:sz="0" w:space="0" w:color="auto"/>
        <w:bottom w:val="none" w:sz="0" w:space="0" w:color="auto"/>
        <w:right w:val="none" w:sz="0" w:space="0" w:color="auto"/>
      </w:divBdr>
    </w:div>
    <w:div w:id="1453161963">
      <w:bodyDiv w:val="1"/>
      <w:marLeft w:val="0"/>
      <w:marRight w:val="0"/>
      <w:marTop w:val="0"/>
      <w:marBottom w:val="0"/>
      <w:divBdr>
        <w:top w:val="none" w:sz="0" w:space="0" w:color="auto"/>
        <w:left w:val="none" w:sz="0" w:space="0" w:color="auto"/>
        <w:bottom w:val="none" w:sz="0" w:space="0" w:color="auto"/>
        <w:right w:val="none" w:sz="0" w:space="0" w:color="auto"/>
      </w:divBdr>
    </w:div>
    <w:div w:id="1751081073">
      <w:bodyDiv w:val="1"/>
      <w:marLeft w:val="0"/>
      <w:marRight w:val="0"/>
      <w:marTop w:val="0"/>
      <w:marBottom w:val="0"/>
      <w:divBdr>
        <w:top w:val="none" w:sz="0" w:space="0" w:color="auto"/>
        <w:left w:val="none" w:sz="0" w:space="0" w:color="auto"/>
        <w:bottom w:val="none" w:sz="0" w:space="0" w:color="auto"/>
        <w:right w:val="none" w:sz="0" w:space="0" w:color="auto"/>
      </w:divBdr>
      <w:divsChild>
        <w:div w:id="1601641623">
          <w:marLeft w:val="0"/>
          <w:marRight w:val="0"/>
          <w:marTop w:val="0"/>
          <w:marBottom w:val="0"/>
          <w:divBdr>
            <w:top w:val="none" w:sz="0" w:space="0" w:color="auto"/>
            <w:left w:val="none" w:sz="0" w:space="0" w:color="auto"/>
            <w:bottom w:val="none" w:sz="0" w:space="0" w:color="auto"/>
            <w:right w:val="none" w:sz="0" w:space="0" w:color="auto"/>
          </w:divBdr>
        </w:div>
      </w:divsChild>
    </w:div>
    <w:div w:id="1762676918">
      <w:bodyDiv w:val="1"/>
      <w:marLeft w:val="0"/>
      <w:marRight w:val="0"/>
      <w:marTop w:val="0"/>
      <w:marBottom w:val="0"/>
      <w:divBdr>
        <w:top w:val="none" w:sz="0" w:space="0" w:color="auto"/>
        <w:left w:val="none" w:sz="0" w:space="0" w:color="auto"/>
        <w:bottom w:val="none" w:sz="0" w:space="0" w:color="auto"/>
        <w:right w:val="none" w:sz="0" w:space="0" w:color="auto"/>
      </w:divBdr>
    </w:div>
    <w:div w:id="1844469083">
      <w:bodyDiv w:val="1"/>
      <w:marLeft w:val="0"/>
      <w:marRight w:val="0"/>
      <w:marTop w:val="0"/>
      <w:marBottom w:val="0"/>
      <w:divBdr>
        <w:top w:val="none" w:sz="0" w:space="0" w:color="auto"/>
        <w:left w:val="none" w:sz="0" w:space="0" w:color="auto"/>
        <w:bottom w:val="none" w:sz="0" w:space="0" w:color="auto"/>
        <w:right w:val="none" w:sz="0" w:space="0" w:color="auto"/>
      </w:divBdr>
      <w:divsChild>
        <w:div w:id="160236653">
          <w:marLeft w:val="0"/>
          <w:marRight w:val="0"/>
          <w:marTop w:val="0"/>
          <w:marBottom w:val="0"/>
          <w:divBdr>
            <w:top w:val="none" w:sz="0" w:space="0" w:color="auto"/>
            <w:left w:val="none" w:sz="0" w:space="0" w:color="auto"/>
            <w:bottom w:val="none" w:sz="0" w:space="0" w:color="auto"/>
            <w:right w:val="none" w:sz="0" w:space="0" w:color="auto"/>
          </w:divBdr>
        </w:div>
        <w:div w:id="383874219">
          <w:marLeft w:val="0"/>
          <w:marRight w:val="0"/>
          <w:marTop w:val="0"/>
          <w:marBottom w:val="0"/>
          <w:divBdr>
            <w:top w:val="none" w:sz="0" w:space="0" w:color="auto"/>
            <w:left w:val="none" w:sz="0" w:space="0" w:color="auto"/>
            <w:bottom w:val="none" w:sz="0" w:space="0" w:color="auto"/>
            <w:right w:val="none" w:sz="0" w:space="0" w:color="auto"/>
          </w:divBdr>
        </w:div>
        <w:div w:id="850609524">
          <w:marLeft w:val="0"/>
          <w:marRight w:val="0"/>
          <w:marTop w:val="0"/>
          <w:marBottom w:val="0"/>
          <w:divBdr>
            <w:top w:val="none" w:sz="0" w:space="0" w:color="auto"/>
            <w:left w:val="none" w:sz="0" w:space="0" w:color="auto"/>
            <w:bottom w:val="none" w:sz="0" w:space="0" w:color="auto"/>
            <w:right w:val="none" w:sz="0" w:space="0" w:color="auto"/>
          </w:divBdr>
        </w:div>
        <w:div w:id="1309360707">
          <w:marLeft w:val="0"/>
          <w:marRight w:val="0"/>
          <w:marTop w:val="0"/>
          <w:marBottom w:val="0"/>
          <w:divBdr>
            <w:top w:val="none" w:sz="0" w:space="0" w:color="auto"/>
            <w:left w:val="none" w:sz="0" w:space="0" w:color="auto"/>
            <w:bottom w:val="none" w:sz="0" w:space="0" w:color="auto"/>
            <w:right w:val="none" w:sz="0" w:space="0" w:color="auto"/>
          </w:divBdr>
        </w:div>
      </w:divsChild>
    </w:div>
    <w:div w:id="1960452013">
      <w:bodyDiv w:val="1"/>
      <w:marLeft w:val="0"/>
      <w:marRight w:val="0"/>
      <w:marTop w:val="0"/>
      <w:marBottom w:val="0"/>
      <w:divBdr>
        <w:top w:val="none" w:sz="0" w:space="0" w:color="auto"/>
        <w:left w:val="none" w:sz="0" w:space="0" w:color="auto"/>
        <w:bottom w:val="none" w:sz="0" w:space="0" w:color="auto"/>
        <w:right w:val="none" w:sz="0" w:space="0" w:color="auto"/>
      </w:divBdr>
      <w:divsChild>
        <w:div w:id="809327342">
          <w:marLeft w:val="0"/>
          <w:marRight w:val="0"/>
          <w:marTop w:val="0"/>
          <w:marBottom w:val="0"/>
          <w:divBdr>
            <w:top w:val="none" w:sz="0" w:space="0" w:color="auto"/>
            <w:left w:val="none" w:sz="0" w:space="0" w:color="auto"/>
            <w:bottom w:val="none" w:sz="0" w:space="0" w:color="auto"/>
            <w:right w:val="none" w:sz="0" w:space="0" w:color="auto"/>
          </w:divBdr>
        </w:div>
      </w:divsChild>
    </w:div>
    <w:div w:id="2074235011">
      <w:bodyDiv w:val="1"/>
      <w:marLeft w:val="0"/>
      <w:marRight w:val="0"/>
      <w:marTop w:val="0"/>
      <w:marBottom w:val="0"/>
      <w:divBdr>
        <w:top w:val="none" w:sz="0" w:space="0" w:color="auto"/>
        <w:left w:val="none" w:sz="0" w:space="0" w:color="auto"/>
        <w:bottom w:val="none" w:sz="0" w:space="0" w:color="auto"/>
        <w:right w:val="none" w:sz="0" w:space="0" w:color="auto"/>
      </w:divBdr>
      <w:divsChild>
        <w:div w:id="1982075231">
          <w:marLeft w:val="0"/>
          <w:marRight w:val="0"/>
          <w:marTop w:val="0"/>
          <w:marBottom w:val="0"/>
          <w:divBdr>
            <w:top w:val="none" w:sz="0" w:space="0" w:color="auto"/>
            <w:left w:val="none" w:sz="0" w:space="0" w:color="auto"/>
            <w:bottom w:val="none" w:sz="0" w:space="0" w:color="auto"/>
            <w:right w:val="none" w:sz="0" w:space="0" w:color="auto"/>
          </w:divBdr>
          <w:divsChild>
            <w:div w:id="132705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ijg.org/" TargetMode="External"/><Relationship Id="rId18" Type="http://schemas.openxmlformats.org/officeDocument/2006/relationships/hyperlink" Target="https://aomedia.googlesource.com/aom/"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https://interdigitalinc.github.io/CompressAI" TargetMode="External"/><Relationship Id="rId17" Type="http://schemas.openxmlformats.org/officeDocument/2006/relationships/hyperlink" Target="https://hevc.hhi.fraunhofer.de"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bellard.org/bpg"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InterDigitalInc/CompressAI" TargetMode="External"/><Relationship Id="rId24" Type="http://schemas.openxmlformats.org/officeDocument/2006/relationships/image" Target="media/image5.png"/><Relationship Id="rId5" Type="http://schemas.openxmlformats.org/officeDocument/2006/relationships/numbering" Target="numbering.xml"/><Relationship Id="rId15" Type="http://schemas.openxmlformats.org/officeDocument/2006/relationships/hyperlink" Target="https://chromium.googlesource.com/webm/libwebp" TargetMode="External"/><Relationship Id="rId23"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yperlink" Target="https://vcgit.hhi.fraunhofer.de/jvet/VVCSoftware_VT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openjpeg.org/"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61563987-b26c-49e5-a834-b739fe7433da">
      <UserInfo>
        <DisplayName>Simon Feltman</DisplayName>
        <AccountId>14</AccountId>
        <AccountType/>
      </UserInfo>
      <UserInfo>
        <DisplayName>Akshay Pushparaja</DisplayName>
        <AccountId>13</AccountId>
        <AccountType/>
      </UserInfo>
      <UserInfo>
        <DisplayName>Fabien Racape</DisplayName>
        <AccountId>12</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19B08FE2E6FF1469017B6E221616525" ma:contentTypeVersion="10" ma:contentTypeDescription="Create a new document." ma:contentTypeScope="" ma:versionID="9d82390d318a5eee615f1f7279bb06f8">
  <xsd:schema xmlns:xsd="http://www.w3.org/2001/XMLSchema" xmlns:xs="http://www.w3.org/2001/XMLSchema" xmlns:p="http://schemas.microsoft.com/office/2006/metadata/properties" xmlns:ns2="398b372f-0225-45db-a3b7-f7fcad7f4a7f" xmlns:ns3="61563987-b26c-49e5-a834-b739fe7433da" targetNamespace="http://schemas.microsoft.com/office/2006/metadata/properties" ma:root="true" ma:fieldsID="79608f905776b14b789581891f7ca938" ns2:_="" ns3:_="">
    <xsd:import namespace="398b372f-0225-45db-a3b7-f7fcad7f4a7f"/>
    <xsd:import namespace="61563987-b26c-49e5-a834-b739fe7433d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8b372f-0225-45db-a3b7-f7fcad7f4a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1563987-b26c-49e5-a834-b739fe7433d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BB5D03-ACC1-BC47-92FD-59FF8689CDF9}">
  <ds:schemaRefs>
    <ds:schemaRef ds:uri="http://schemas.openxmlformats.org/officeDocument/2006/bibliography"/>
  </ds:schemaRefs>
</ds:datastoreItem>
</file>

<file path=customXml/itemProps2.xml><?xml version="1.0" encoding="utf-8"?>
<ds:datastoreItem xmlns:ds="http://schemas.openxmlformats.org/officeDocument/2006/customXml" ds:itemID="{9FAF3E84-A80B-4DCF-88B5-16352F2DBF3E}">
  <ds:schemaRefs>
    <ds:schemaRef ds:uri="http://schemas.microsoft.com/sharepoint/v3/contenttype/forms"/>
  </ds:schemaRefs>
</ds:datastoreItem>
</file>

<file path=customXml/itemProps3.xml><?xml version="1.0" encoding="utf-8"?>
<ds:datastoreItem xmlns:ds="http://schemas.openxmlformats.org/officeDocument/2006/customXml" ds:itemID="{31FADE96-C336-4A1B-A885-A7F9529FE179}">
  <ds:schemaRefs>
    <ds:schemaRef ds:uri="http://schemas.microsoft.com/office/2006/metadata/properties"/>
    <ds:schemaRef ds:uri="http://schemas.microsoft.com/office/infopath/2007/PartnerControls"/>
    <ds:schemaRef ds:uri="61563987-b26c-49e5-a834-b739fe7433da"/>
  </ds:schemaRefs>
</ds:datastoreItem>
</file>

<file path=customXml/itemProps4.xml><?xml version="1.0" encoding="utf-8"?>
<ds:datastoreItem xmlns:ds="http://schemas.openxmlformats.org/officeDocument/2006/customXml" ds:itemID="{696B7CBC-9CF1-4B91-A74F-BEBE04525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8b372f-0225-45db-a3b7-f7fcad7f4a7f"/>
    <ds:schemaRef ds:uri="61563987-b26c-49e5-a834-b739fe7433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731</Words>
  <Characters>32667</Characters>
  <Application>Microsoft Office Word</Application>
  <DocSecurity>4</DocSecurity>
  <Lines>272</Lines>
  <Paragraphs>76</Paragraphs>
  <ScaleCrop>false</ScaleCrop>
  <Company/>
  <LinksUpToDate>false</LinksUpToDate>
  <CharactersWithSpaces>3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tekin, Caglar (Nokia - FI/Tampere)</dc:creator>
  <cp:keywords/>
  <dc:description/>
  <cp:lastModifiedBy>Fabien Racape</cp:lastModifiedBy>
  <cp:revision>678</cp:revision>
  <dcterms:created xsi:type="dcterms:W3CDTF">2020-06-17T18:15:00Z</dcterms:created>
  <dcterms:modified xsi:type="dcterms:W3CDTF">2020-06-24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9B08FE2E6FF1469017B6E221616525</vt:lpwstr>
  </property>
  <property fmtid="{D5CDD505-2E9C-101B-9397-08002B2CF9AE}" pid="3" name="ZOTERO_PREF_1">
    <vt:lpwstr>&lt;data data-version="3" zotero-version="5.0.88"&gt;&lt;session id="013slH1J"/&gt;&lt;style id="http://www.zotero.org/styles/ieee" locale="en-GB" hasBibliography="1" bibliographyStyleHasBeenSet="1"/&gt;&lt;prefs&gt;&lt;pref name="fieldType" value="Field"/&gt;&lt;pref name="dontAskDelayC</vt:lpwstr>
  </property>
  <property fmtid="{D5CDD505-2E9C-101B-9397-08002B2CF9AE}" pid="4" name="ZOTERO_PREF_2">
    <vt:lpwstr>itationUpdates" value="true"/&gt;&lt;/prefs&gt;&lt;/data&gt;</vt:lpwstr>
  </property>
</Properties>
</file>